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99CAF8" w14:textId="77777777" w:rsidR="0001699E" w:rsidRPr="005A6D84" w:rsidRDefault="00E253A0" w:rsidP="0001699E">
      <w:pPr>
        <w:pBdr>
          <w:bottom w:val="single" w:sz="6" w:space="1" w:color="auto"/>
        </w:pBdr>
        <w:ind w:left="-540" w:right="-720"/>
        <w:jc w:val="center"/>
        <w:rPr>
          <w:b/>
          <w:color w:val="auto"/>
          <w:sz w:val="28"/>
          <w:szCs w:val="28"/>
        </w:rPr>
      </w:pPr>
      <w:r w:rsidRPr="005A6D84">
        <w:rPr>
          <w:b/>
          <w:color w:val="auto"/>
          <w:sz w:val="28"/>
          <w:szCs w:val="28"/>
        </w:rPr>
        <w:t>Matthew J. Dolliver</w:t>
      </w:r>
    </w:p>
    <w:p w14:paraId="5C0C5958" w14:textId="77777777" w:rsidR="00E253A0" w:rsidRPr="005A6D84" w:rsidRDefault="00E253A0" w:rsidP="0001699E">
      <w:pPr>
        <w:pBdr>
          <w:bottom w:val="single" w:sz="6" w:space="1" w:color="auto"/>
        </w:pBdr>
        <w:ind w:left="-540" w:right="-720"/>
        <w:jc w:val="center"/>
        <w:rPr>
          <w:rFonts w:ascii="Times New Roman" w:hAnsi="Times New Roman"/>
          <w:color w:val="auto"/>
          <w:sz w:val="21"/>
          <w:szCs w:val="21"/>
        </w:rPr>
      </w:pPr>
    </w:p>
    <w:p w14:paraId="60CC6939" w14:textId="77777777" w:rsidR="0001699E" w:rsidRPr="005A6D84" w:rsidRDefault="00FA08B2" w:rsidP="0001699E">
      <w:pPr>
        <w:pBdr>
          <w:top w:val="single" w:sz="6" w:space="1" w:color="auto"/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CONTACT INFORMATION</w:t>
      </w:r>
    </w:p>
    <w:p w14:paraId="1CED8AE6" w14:textId="77777777" w:rsidR="0001699E" w:rsidRPr="005A6D84" w:rsidRDefault="0001699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5FF64F34" w14:textId="77777777" w:rsidR="0001699E" w:rsidRPr="005A6D84" w:rsidRDefault="00FA08B2" w:rsidP="0001699E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Address: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Department of C</w:t>
      </w:r>
      <w:r w:rsidR="00D47908" w:rsidRPr="005A6D84">
        <w:rPr>
          <w:rFonts w:ascii="Times New Roman" w:hAnsi="Times New Roman"/>
          <w:color w:val="auto"/>
          <w:sz w:val="21"/>
          <w:szCs w:val="21"/>
        </w:rPr>
        <w:t>riminology and C</w:t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riminal Justice</w:t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>Email: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mjdolliver@ua.edu</w:t>
      </w:r>
    </w:p>
    <w:p w14:paraId="074959D5" w14:textId="77777777" w:rsidR="00251443" w:rsidRPr="005A6D84" w:rsidRDefault="00FA08B2" w:rsidP="00251443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The University of Alabama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D47908"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>Phone: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205-348-7795 (office)</w:t>
      </w:r>
    </w:p>
    <w:p w14:paraId="2407EEFD" w14:textId="77777777" w:rsidR="0018210F" w:rsidRPr="005A6D84" w:rsidRDefault="0018210F" w:rsidP="00251443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="00D47908" w:rsidRPr="005A6D84">
        <w:rPr>
          <w:rFonts w:ascii="Times New Roman" w:hAnsi="Times New Roman"/>
          <w:color w:val="auto"/>
          <w:sz w:val="22"/>
          <w:szCs w:val="22"/>
        </w:rPr>
        <w:t>401</w:t>
      </w:r>
      <w:r w:rsidRPr="005A6D84">
        <w:rPr>
          <w:rFonts w:ascii="Times New Roman" w:hAnsi="Times New Roman"/>
          <w:color w:val="auto"/>
          <w:sz w:val="22"/>
          <w:szCs w:val="22"/>
        </w:rPr>
        <w:t xml:space="preserve"> Farrah Hall</w:t>
      </w:r>
      <w:r w:rsidR="00FA08B2" w:rsidRPr="005A6D84">
        <w:rPr>
          <w:rFonts w:ascii="Times New Roman" w:hAnsi="Times New Roman"/>
          <w:color w:val="auto"/>
          <w:sz w:val="21"/>
          <w:szCs w:val="21"/>
        </w:rPr>
        <w:tab/>
      </w:r>
      <w:r w:rsidR="00FA08B2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ab/>
      </w:r>
      <w:r w:rsidR="00D47908" w:rsidRPr="005A6D84">
        <w:rPr>
          <w:rFonts w:ascii="Times New Roman" w:hAnsi="Times New Roman"/>
          <w:color w:val="auto"/>
          <w:sz w:val="21"/>
          <w:szCs w:val="21"/>
        </w:rPr>
        <w:tab/>
      </w:r>
      <w:r w:rsidR="00330EB8" w:rsidRPr="005A6D84">
        <w:rPr>
          <w:rFonts w:ascii="Times New Roman" w:hAnsi="Times New Roman"/>
          <w:color w:val="auto"/>
          <w:sz w:val="21"/>
          <w:szCs w:val="21"/>
        </w:rPr>
        <w:t>205-348-7178 (fax)</w:t>
      </w:r>
    </w:p>
    <w:p w14:paraId="5F6812A3" w14:textId="77777777" w:rsidR="00251443" w:rsidRPr="005A6D84" w:rsidRDefault="0018210F" w:rsidP="00251443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Box 870320</w:t>
      </w:r>
    </w:p>
    <w:p w14:paraId="369FCFEE" w14:textId="77777777" w:rsidR="0001699E" w:rsidRPr="005A6D84" w:rsidRDefault="00251443" w:rsidP="00251443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</w:rPr>
        <w:t>Tuscaloosa, Alabama 35487-0320</w:t>
      </w:r>
    </w:p>
    <w:p w14:paraId="2BF8B9B3" w14:textId="77777777" w:rsidR="00251443" w:rsidRPr="005A6D84" w:rsidRDefault="00251443" w:rsidP="00251443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7FF8D281" w14:textId="77777777" w:rsidR="0001699E" w:rsidRPr="005A6D84" w:rsidRDefault="00FA08B2" w:rsidP="0001699E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EDUCATION</w:t>
      </w:r>
    </w:p>
    <w:p w14:paraId="07B08DD6" w14:textId="77777777" w:rsidR="0001699E" w:rsidRPr="005A6D84" w:rsidRDefault="0001699E" w:rsidP="0001699E">
      <w:pPr>
        <w:ind w:left="-540" w:right="-720"/>
        <w:rPr>
          <w:rFonts w:ascii="Times New Roman" w:hAnsi="Times New Roman"/>
          <w:color w:val="auto"/>
          <w:sz w:val="21"/>
          <w:szCs w:val="21"/>
          <w:u w:val="single"/>
        </w:rPr>
      </w:pPr>
    </w:p>
    <w:p w14:paraId="1B3DFEAC" w14:textId="77777777" w:rsidR="0001699E" w:rsidRPr="005A6D84" w:rsidRDefault="00FA08B2" w:rsidP="0001699E">
      <w:pPr>
        <w:ind w:left="-540" w:right="-720"/>
        <w:rPr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09 –</w:t>
      </w:r>
      <w:r w:rsidR="008A2252" w:rsidRPr="005A6D84">
        <w:rPr>
          <w:rFonts w:ascii="Times New Roman" w:hAnsi="Times New Roman"/>
          <w:color w:val="auto"/>
          <w:sz w:val="21"/>
          <w:szCs w:val="21"/>
        </w:rPr>
        <w:t>201</w:t>
      </w:r>
      <w:r w:rsidR="009D57B3" w:rsidRPr="005A6D84">
        <w:rPr>
          <w:rFonts w:ascii="Times New Roman" w:hAnsi="Times New Roman"/>
          <w:color w:val="auto"/>
          <w:sz w:val="21"/>
          <w:szCs w:val="21"/>
        </w:rPr>
        <w:t>5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Pr="005A6D84">
        <w:rPr>
          <w:rFonts w:ascii="Times New Roman" w:hAnsi="Times New Roman"/>
          <w:b/>
          <w:color w:val="auto"/>
          <w:sz w:val="21"/>
          <w:szCs w:val="21"/>
        </w:rPr>
        <w:tab/>
      </w:r>
      <w:r w:rsidR="009D57B3" w:rsidRPr="005A6D84">
        <w:rPr>
          <w:rFonts w:ascii="Times New Roman" w:hAnsi="Times New Roman"/>
          <w:b/>
          <w:color w:val="auto"/>
          <w:sz w:val="21"/>
          <w:szCs w:val="21"/>
        </w:rPr>
        <w:tab/>
      </w:r>
      <w:r w:rsidR="00840CA4" w:rsidRPr="005A6D84">
        <w:rPr>
          <w:rFonts w:ascii="Times New Roman" w:hAnsi="Times New Roman"/>
          <w:color w:val="auto"/>
          <w:sz w:val="21"/>
          <w:szCs w:val="21"/>
        </w:rPr>
        <w:t>Doctor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D0609A" w:rsidRPr="005A6D84">
        <w:rPr>
          <w:rFonts w:ascii="Times New Roman" w:hAnsi="Times New Roman"/>
          <w:color w:val="auto"/>
          <w:sz w:val="22"/>
          <w:szCs w:val="22"/>
        </w:rPr>
        <w:t>of Philosophy in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Criminology and Justice Policy 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</w:p>
    <w:p w14:paraId="345FBB3E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Northeastern University, School of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Criminology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and Criminal Justice</w:t>
      </w:r>
    </w:p>
    <w:p w14:paraId="579EFA2F" w14:textId="77777777" w:rsidR="005C0165" w:rsidRPr="005A6D84" w:rsidRDefault="00FA08B2" w:rsidP="0001699E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Dissertation: </w:t>
      </w:r>
      <w:r w:rsidR="005C0165" w:rsidRPr="005A6D84">
        <w:rPr>
          <w:rFonts w:ascii="Times New Roman" w:hAnsi="Times New Roman"/>
          <w:i/>
          <w:color w:val="auto"/>
          <w:sz w:val="21"/>
          <w:szCs w:val="21"/>
        </w:rPr>
        <w:t>Perceived Gender Role Performance and</w:t>
      </w:r>
      <w:r w:rsidR="00E253A0" w:rsidRPr="005A6D84">
        <w:rPr>
          <w:rFonts w:ascii="Times New Roman" w:hAnsi="Times New Roman"/>
          <w:i/>
          <w:color w:val="auto"/>
          <w:sz w:val="21"/>
          <w:szCs w:val="21"/>
        </w:rPr>
        <w:t xml:space="preserve"> Minor Generalized Deviant Behavior </w:t>
      </w:r>
    </w:p>
    <w:p w14:paraId="08F0D3EA" w14:textId="77777777" w:rsidR="0001699E" w:rsidRPr="005A6D84" w:rsidRDefault="005C0165" w:rsidP="0001699E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proofErr w:type="gramStart"/>
      <w:r w:rsidR="00721EF0" w:rsidRPr="005A6D84">
        <w:rPr>
          <w:rFonts w:ascii="Times New Roman" w:hAnsi="Times New Roman"/>
          <w:i/>
          <w:color w:val="auto"/>
          <w:sz w:val="21"/>
          <w:szCs w:val="21"/>
        </w:rPr>
        <w:t>in</w:t>
      </w:r>
      <w:proofErr w:type="gramEnd"/>
      <w:r w:rsidR="00721EF0" w:rsidRPr="005A6D84">
        <w:rPr>
          <w:rFonts w:ascii="Times New Roman" w:hAnsi="Times New Roman"/>
          <w:i/>
          <w:color w:val="auto"/>
          <w:sz w:val="21"/>
          <w:szCs w:val="21"/>
        </w:rPr>
        <w:t xml:space="preserve"> College Students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>: A Test of Gender Role Strain Theory</w:t>
      </w:r>
    </w:p>
    <w:p w14:paraId="19FE6EA2" w14:textId="77777777" w:rsidR="0083273E" w:rsidRPr="005A6D84" w:rsidRDefault="0083273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Chair: Dr. </w:t>
      </w:r>
      <w:proofErr w:type="spellStart"/>
      <w:r w:rsidRPr="005A6D84">
        <w:rPr>
          <w:rFonts w:ascii="Times New Roman" w:hAnsi="Times New Roman"/>
          <w:color w:val="auto"/>
          <w:sz w:val="21"/>
          <w:szCs w:val="21"/>
        </w:rPr>
        <w:t>Ineke</w:t>
      </w:r>
      <w:proofErr w:type="spellEnd"/>
      <w:r w:rsidRPr="005A6D84">
        <w:rPr>
          <w:rFonts w:ascii="Times New Roman" w:hAnsi="Times New Roman"/>
          <w:color w:val="auto"/>
          <w:sz w:val="21"/>
          <w:szCs w:val="21"/>
        </w:rPr>
        <w:t xml:space="preserve"> H. Marshall</w:t>
      </w:r>
    </w:p>
    <w:p w14:paraId="50E70049" w14:textId="77777777" w:rsidR="00E253A0" w:rsidRPr="005A6D84" w:rsidRDefault="00E253A0" w:rsidP="00E253A0">
      <w:pPr>
        <w:rPr>
          <w:rFonts w:ascii="Times New Roman" w:hAnsi="Times New Roman"/>
          <w:color w:val="auto"/>
          <w:sz w:val="20"/>
          <w:szCs w:val="20"/>
        </w:rPr>
      </w:pP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="00D17460" w:rsidRPr="005A6D84">
        <w:rPr>
          <w:rFonts w:ascii="Times New Roman" w:hAnsi="Times New Roman"/>
          <w:color w:val="auto"/>
          <w:sz w:val="21"/>
          <w:szCs w:val="21"/>
        </w:rPr>
        <w:t>Area of Specialization: Gender and Crime</w:t>
      </w:r>
    </w:p>
    <w:p w14:paraId="4902DCA4" w14:textId="77777777" w:rsidR="0001699E" w:rsidRPr="005A6D84" w:rsidRDefault="0001699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0DD75D8B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2007 – 2008 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Master of Science Degree in Criminal Justice</w:t>
      </w:r>
    </w:p>
    <w:p w14:paraId="1A2C486F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E253A0" w:rsidRPr="005A6D84">
        <w:rPr>
          <w:rFonts w:ascii="Times New Roman" w:hAnsi="Times New Roman"/>
          <w:color w:val="auto"/>
          <w:sz w:val="21"/>
          <w:szCs w:val="21"/>
        </w:rPr>
        <w:t xml:space="preserve">Suffolk </w:t>
      </w:r>
      <w:r w:rsidRPr="005A6D84">
        <w:rPr>
          <w:rFonts w:ascii="Times New Roman" w:hAnsi="Times New Roman"/>
          <w:color w:val="auto"/>
          <w:sz w:val="21"/>
          <w:szCs w:val="21"/>
        </w:rPr>
        <w:t>University, Department of Criminal Justice</w:t>
      </w:r>
    </w:p>
    <w:p w14:paraId="2FE380E0" w14:textId="77777777" w:rsidR="00E253A0" w:rsidRPr="005A6D84" w:rsidRDefault="00E253A0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5D3CDD8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03 – 200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Bachelor of Arts Degree in Criminal Justice</w:t>
      </w:r>
    </w:p>
    <w:p w14:paraId="698CA159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E253A0" w:rsidRPr="005A6D84">
        <w:rPr>
          <w:rFonts w:ascii="Times New Roman" w:hAnsi="Times New Roman"/>
          <w:color w:val="auto"/>
          <w:sz w:val="21"/>
          <w:szCs w:val="21"/>
        </w:rPr>
        <w:t>Gonzaga University</w:t>
      </w:r>
      <w:r w:rsidRPr="005A6D84">
        <w:rPr>
          <w:rFonts w:ascii="Times New Roman" w:hAnsi="Times New Roman"/>
          <w:color w:val="auto"/>
          <w:sz w:val="21"/>
          <w:szCs w:val="21"/>
        </w:rPr>
        <w:t>, Department of Criminal Justice</w:t>
      </w:r>
    </w:p>
    <w:p w14:paraId="5316B0EB" w14:textId="77777777" w:rsidR="00E253A0" w:rsidRPr="005A6D84" w:rsidRDefault="00840CA4" w:rsidP="00E253A0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5475"/>
        </w:tabs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0"/>
          <w:szCs w:val="20"/>
        </w:rPr>
        <w:tab/>
      </w:r>
      <w:r w:rsidRPr="005A6D84">
        <w:rPr>
          <w:rFonts w:ascii="Times New Roman" w:hAnsi="Times New Roman"/>
          <w:color w:val="auto"/>
          <w:sz w:val="20"/>
          <w:szCs w:val="20"/>
        </w:rPr>
        <w:tab/>
      </w:r>
      <w:r w:rsidR="00E253A0" w:rsidRPr="005A6D84">
        <w:rPr>
          <w:rFonts w:ascii="Times New Roman" w:hAnsi="Times New Roman"/>
          <w:color w:val="auto"/>
          <w:sz w:val="21"/>
          <w:szCs w:val="21"/>
        </w:rPr>
        <w:t xml:space="preserve">Honors: Dean’s List, </w:t>
      </w:r>
      <w:proofErr w:type="spellStart"/>
      <w:r w:rsidR="00E253A0" w:rsidRPr="005A6D84">
        <w:rPr>
          <w:rFonts w:ascii="Times New Roman" w:hAnsi="Times New Roman"/>
          <w:color w:val="auto"/>
          <w:sz w:val="21"/>
          <w:szCs w:val="21"/>
        </w:rPr>
        <w:t>Dussault</w:t>
      </w:r>
      <w:proofErr w:type="spellEnd"/>
      <w:r w:rsidR="00E253A0" w:rsidRPr="005A6D84">
        <w:rPr>
          <w:rFonts w:ascii="Times New Roman" w:hAnsi="Times New Roman"/>
          <w:color w:val="auto"/>
          <w:sz w:val="21"/>
          <w:szCs w:val="21"/>
        </w:rPr>
        <w:t xml:space="preserve"> Scholar</w:t>
      </w:r>
    </w:p>
    <w:p w14:paraId="288DFC31" w14:textId="77777777" w:rsidR="0001699E" w:rsidRPr="005A6D84" w:rsidRDefault="0001699E" w:rsidP="0001699E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A10AEF4" w14:textId="77777777" w:rsidR="0001699E" w:rsidRPr="005A6D84" w:rsidRDefault="007F50BC" w:rsidP="0001699E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PROFESSIONAL APPOINTMENTS</w:t>
      </w:r>
    </w:p>
    <w:p w14:paraId="1D14A79A" w14:textId="77777777" w:rsidR="0001699E" w:rsidRPr="005A6D84" w:rsidRDefault="0001699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C6E7412" w14:textId="77777777" w:rsidR="00517F2E" w:rsidRPr="005A6D84" w:rsidRDefault="00517F2E" w:rsidP="00517F2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4</w:t>
      </w:r>
      <w:r w:rsidR="00D3621A" w:rsidRPr="005A6D84">
        <w:rPr>
          <w:rFonts w:ascii="Times New Roman" w:hAnsi="Times New Roman"/>
          <w:color w:val="auto"/>
          <w:sz w:val="21"/>
          <w:szCs w:val="21"/>
        </w:rPr>
        <w:t xml:space="preserve"> –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D3621A"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>Department of C</w:t>
      </w:r>
      <w:r w:rsidR="00D47908" w:rsidRPr="005A6D84">
        <w:rPr>
          <w:rFonts w:ascii="Times New Roman" w:hAnsi="Times New Roman"/>
          <w:color w:val="auto"/>
          <w:sz w:val="21"/>
          <w:szCs w:val="21"/>
        </w:rPr>
        <w:t>riminology and C</w:t>
      </w:r>
      <w:r w:rsidRPr="005A6D84">
        <w:rPr>
          <w:rFonts w:ascii="Times New Roman" w:hAnsi="Times New Roman"/>
          <w:color w:val="auto"/>
          <w:sz w:val="21"/>
          <w:szCs w:val="21"/>
        </w:rPr>
        <w:t>riminal Justice</w:t>
      </w:r>
    </w:p>
    <w:p w14:paraId="7467A80F" w14:textId="77777777" w:rsidR="00517F2E" w:rsidRPr="005A6D84" w:rsidRDefault="00517F2E" w:rsidP="00517F2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, Tuscaloosa, Alabama</w:t>
      </w:r>
    </w:p>
    <w:p w14:paraId="47A73944" w14:textId="77777777" w:rsidR="00517F2E" w:rsidRPr="005A6D84" w:rsidRDefault="00517F2E" w:rsidP="00517F2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272D2B" w:rsidRPr="005A6D84">
        <w:rPr>
          <w:rFonts w:ascii="Times New Roman" w:hAnsi="Times New Roman"/>
          <w:color w:val="auto"/>
          <w:sz w:val="21"/>
          <w:szCs w:val="21"/>
        </w:rPr>
        <w:t>Tenure-Track Assistant Professor</w:t>
      </w:r>
    </w:p>
    <w:p w14:paraId="754CBC3E" w14:textId="77777777" w:rsidR="00517F2E" w:rsidRPr="005A6D84" w:rsidRDefault="00517F2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BDE8EDC" w14:textId="77777777" w:rsidR="0001699E" w:rsidRPr="005A6D84" w:rsidRDefault="008A225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09</w:t>
      </w:r>
      <w:r w:rsidR="00FA08B2" w:rsidRPr="005A6D84">
        <w:rPr>
          <w:rFonts w:ascii="Times New Roman" w:hAnsi="Times New Roman"/>
          <w:color w:val="auto"/>
          <w:sz w:val="21"/>
          <w:szCs w:val="21"/>
        </w:rPr>
        <w:t xml:space="preserve"> – </w:t>
      </w:r>
      <w:r w:rsidR="00D0609A" w:rsidRPr="005A6D84">
        <w:rPr>
          <w:rFonts w:ascii="Times New Roman" w:hAnsi="Times New Roman"/>
          <w:color w:val="auto"/>
          <w:sz w:val="21"/>
          <w:szCs w:val="21"/>
        </w:rPr>
        <w:t>2013</w:t>
      </w:r>
      <w:r w:rsidR="00D0609A" w:rsidRPr="005A6D84">
        <w:rPr>
          <w:rFonts w:ascii="Times New Roman" w:hAnsi="Times New Roman"/>
          <w:color w:val="auto"/>
          <w:sz w:val="21"/>
          <w:szCs w:val="21"/>
        </w:rPr>
        <w:tab/>
      </w:r>
      <w:r w:rsidR="00FA08B2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FA08B2" w:rsidRPr="005A6D84">
        <w:rPr>
          <w:rFonts w:ascii="Times New Roman" w:hAnsi="Times New Roman"/>
          <w:color w:val="auto"/>
          <w:sz w:val="21"/>
          <w:szCs w:val="21"/>
        </w:rPr>
        <w:tab/>
        <w:t>School of Criminology and Criminal Justice</w:t>
      </w:r>
    </w:p>
    <w:p w14:paraId="441B5CF9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, Boston, Massachusetts</w:t>
      </w:r>
    </w:p>
    <w:p w14:paraId="68CA8822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83273E" w:rsidRPr="005A6D84">
        <w:rPr>
          <w:rFonts w:ascii="Times New Roman" w:hAnsi="Times New Roman"/>
          <w:color w:val="auto"/>
          <w:sz w:val="21"/>
          <w:szCs w:val="21"/>
        </w:rPr>
        <w:t xml:space="preserve">Stipend Graduate Assistance </w:t>
      </w:r>
    </w:p>
    <w:p w14:paraId="3CD56BB9" w14:textId="77777777" w:rsidR="0001699E" w:rsidRPr="005A6D84" w:rsidRDefault="0001699E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2927D35" w14:textId="77777777" w:rsidR="008A2252" w:rsidRPr="005A6D84" w:rsidRDefault="008A2252" w:rsidP="008A2252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1 – 2013</w:t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chool of Criminology and Criminal Justice</w:t>
      </w:r>
    </w:p>
    <w:p w14:paraId="28DA54C3" w14:textId="77777777" w:rsidR="008A2252" w:rsidRPr="005A6D84" w:rsidRDefault="008A2252" w:rsidP="008A2252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, Boston, Massachusetts</w:t>
      </w:r>
    </w:p>
    <w:p w14:paraId="5AF29601" w14:textId="77777777" w:rsidR="008A2252" w:rsidRPr="005A6D84" w:rsidRDefault="008A2252" w:rsidP="008A2252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Instructor </w:t>
      </w:r>
    </w:p>
    <w:p w14:paraId="2771840C" w14:textId="77777777" w:rsidR="008A2252" w:rsidRPr="005A6D84" w:rsidRDefault="008A225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8E3987A" w14:textId="77777777" w:rsidR="00807EF3" w:rsidRPr="005A6D84" w:rsidRDefault="00807EF3" w:rsidP="00807EF3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0 – 2011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chool of Criminology and Criminal Justice</w:t>
      </w:r>
    </w:p>
    <w:p w14:paraId="5E5D4B2C" w14:textId="77777777" w:rsidR="00807EF3" w:rsidRPr="005A6D84" w:rsidRDefault="00807EF3" w:rsidP="00807EF3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, Boston, Massachusetts</w:t>
      </w:r>
    </w:p>
    <w:p w14:paraId="3C19C26F" w14:textId="77777777" w:rsidR="00807EF3" w:rsidRPr="005A6D84" w:rsidRDefault="00807EF3" w:rsidP="00807EF3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Research Assistant for Dr. Glenn Pierce</w:t>
      </w:r>
    </w:p>
    <w:p w14:paraId="4344E1EF" w14:textId="77777777" w:rsidR="00807EF3" w:rsidRPr="005A6D84" w:rsidRDefault="00807EF3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49C5DD9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09 – 2011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chool of Criminology and Criminal Justice</w:t>
      </w:r>
    </w:p>
    <w:p w14:paraId="3DC9275F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, Boston, Massachusetts</w:t>
      </w:r>
    </w:p>
    <w:p w14:paraId="68F843AC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eaching Assistant</w:t>
      </w:r>
    </w:p>
    <w:p w14:paraId="1749075C" w14:textId="77777777" w:rsidR="005E2869" w:rsidRPr="005A6D84" w:rsidRDefault="005E2869" w:rsidP="00D0609A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67AC2125" w14:textId="77777777" w:rsidR="00D0609A" w:rsidRPr="005A6D84" w:rsidRDefault="00D0609A" w:rsidP="005E2869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RESEARCH INTERESTS</w:t>
      </w:r>
    </w:p>
    <w:p w14:paraId="518088A5" w14:textId="77777777" w:rsidR="00D0609A" w:rsidRPr="005A6D84" w:rsidRDefault="00D0609A" w:rsidP="00D0609A">
      <w:pPr>
        <w:pBdr>
          <w:top w:val="single" w:sz="6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</w:p>
    <w:p w14:paraId="4B06F39D" w14:textId="77777777" w:rsidR="00D0609A" w:rsidRPr="005A6D84" w:rsidRDefault="00D0609A" w:rsidP="00261730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="00B737FC" w:rsidRPr="005A6D84">
        <w:rPr>
          <w:color w:val="auto"/>
          <w:sz w:val="21"/>
        </w:rPr>
        <w:t>Experimental</w:t>
      </w:r>
      <w:r w:rsidRPr="005A6D84">
        <w:rPr>
          <w:color w:val="auto"/>
          <w:sz w:val="21"/>
        </w:rPr>
        <w:t xml:space="preserve"> Criminology</w:t>
      </w:r>
    </w:p>
    <w:p w14:paraId="64BCA76C" w14:textId="77777777" w:rsidR="00D0609A" w:rsidRPr="005A6D84" w:rsidRDefault="00D0609A" w:rsidP="00261730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Research Methods and </w:t>
      </w:r>
      <w:r w:rsidR="00B737FC" w:rsidRPr="005A6D84">
        <w:rPr>
          <w:color w:val="auto"/>
          <w:sz w:val="21"/>
        </w:rPr>
        <w:t xml:space="preserve">Advanced </w:t>
      </w:r>
      <w:r w:rsidRPr="005A6D84">
        <w:rPr>
          <w:color w:val="auto"/>
          <w:sz w:val="21"/>
        </w:rPr>
        <w:t xml:space="preserve">Multivariate Modeling </w:t>
      </w:r>
    </w:p>
    <w:p w14:paraId="346FCED3" w14:textId="77777777" w:rsidR="00D0609A" w:rsidRPr="005A6D84" w:rsidRDefault="00D0609A" w:rsidP="00261730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Crime </w:t>
      </w:r>
      <w:r w:rsidR="00B737FC" w:rsidRPr="005A6D84">
        <w:rPr>
          <w:color w:val="auto"/>
          <w:sz w:val="21"/>
        </w:rPr>
        <w:t>Analysis</w:t>
      </w:r>
      <w:r w:rsidRPr="005A6D84">
        <w:rPr>
          <w:color w:val="auto"/>
          <w:sz w:val="21"/>
        </w:rPr>
        <w:t xml:space="preserve"> and Complex Adaptive Systems Analysis</w:t>
      </w:r>
    </w:p>
    <w:p w14:paraId="405E4068" w14:textId="77777777" w:rsidR="00261730" w:rsidRPr="005A6D84" w:rsidRDefault="00261730" w:rsidP="00261730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7AD9A1C1" w14:textId="77777777" w:rsidR="00D47908" w:rsidRPr="005A6D84" w:rsidRDefault="00D47908" w:rsidP="00261730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0A1F705D" w14:textId="77777777" w:rsidR="00D47908" w:rsidRPr="005A6D84" w:rsidRDefault="00D47908" w:rsidP="00261730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73264E03" w14:textId="77777777" w:rsidR="002178B1" w:rsidRPr="005A6D84" w:rsidRDefault="00261730" w:rsidP="00261730">
      <w:pPr>
        <w:pBdr>
          <w:bottom w:val="single" w:sz="4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lastRenderedPageBreak/>
        <w:t>JOURNAL PUBLICATIONS</w:t>
      </w:r>
    </w:p>
    <w:p w14:paraId="14760C57" w14:textId="77777777" w:rsidR="004D6307" w:rsidRPr="005A6D84" w:rsidRDefault="004D6307" w:rsidP="004D6307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E9FD71E" w14:textId="77777777" w:rsidR="004D6307" w:rsidRPr="00440018" w:rsidRDefault="004D6307" w:rsidP="004D6307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>2018                 Dolliver, Matthew J., Jennifer L. Kenney, Lesley Reid, and Ariane Prohaska.</w:t>
      </w:r>
      <w:proofErr w:type="gramEnd"/>
      <w:r w:rsidRPr="00440018">
        <w:rPr>
          <w:rFonts w:ascii="Times New Roman" w:hAnsi="Times New Roman"/>
          <w:color w:val="auto"/>
          <w:sz w:val="21"/>
          <w:szCs w:val="21"/>
        </w:rPr>
        <w:t xml:space="preserve"> “</w:t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begin">
          <w:fldData xml:space="preserve">PEVuZE5vdGU+PENpdGUgRXhjbHVkZUF1dGg9IjEiIEV4Y2x1ZGVZZWFyPSIxIiBIaWRkZW49IjEi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=
</w:fldData>
        </w:fldChar>
      </w:r>
      <w:r w:rsidRPr="00440018">
        <w:rPr>
          <w:rFonts w:ascii="Times New Roman" w:hAnsi="Times New Roman"/>
          <w:color w:val="auto"/>
          <w:sz w:val="21"/>
          <w:szCs w:val="21"/>
        </w:rPr>
        <w:instrText xml:space="preserve"> ADDIN EN.CITE </w:instrText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begin">
          <w:fldData xml:space="preserve">PEVuZE5vdGU+PENpdGUgRXhjbHVkZUF1dGg9IjEiIEV4Y2x1ZGVZZWFyPSIxIiBIaWRkZW49IjEi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=
</w:fldData>
        </w:fldChar>
      </w:r>
      <w:r w:rsidRPr="00440018">
        <w:rPr>
          <w:rFonts w:ascii="Times New Roman" w:hAnsi="Times New Roman"/>
          <w:color w:val="auto"/>
          <w:sz w:val="21"/>
          <w:szCs w:val="21"/>
        </w:rPr>
        <w:instrText xml:space="preserve"> ADDIN EN.CITE.DATA </w:instrText>
      </w:r>
      <w:r w:rsidRPr="00440018">
        <w:rPr>
          <w:rFonts w:ascii="Times New Roman" w:hAnsi="Times New Roman"/>
          <w:color w:val="auto"/>
          <w:sz w:val="21"/>
          <w:szCs w:val="21"/>
        </w:rPr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end"/>
      </w:r>
      <w:r w:rsidRPr="00440018">
        <w:rPr>
          <w:rFonts w:ascii="Times New Roman" w:hAnsi="Times New Roman"/>
          <w:color w:val="auto"/>
          <w:sz w:val="21"/>
          <w:szCs w:val="21"/>
        </w:rPr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end"/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begin">
          <w:fldData xml:space="preserve">PEVuZE5vdGU+PENpdGUgRXhjbHVkZUF1dGg9IjEiIEV4Y2x1ZGVZZWFyPSIxIiBIaWRkZW49IjEi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</w:fldData>
        </w:fldChar>
      </w:r>
      <w:r w:rsidRPr="00440018">
        <w:rPr>
          <w:rFonts w:ascii="Times New Roman" w:hAnsi="Times New Roman"/>
          <w:color w:val="auto"/>
          <w:sz w:val="21"/>
          <w:szCs w:val="21"/>
        </w:rPr>
        <w:instrText xml:space="preserve"> ADDIN EN.CITE </w:instrText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begin">
          <w:fldData xml:space="preserve">PEVuZE5vdGU+PENpdGUgRXhjbHVkZUF1dGg9IjEiIEV4Y2x1ZGVZZWFyPSIxIiBIaWRkZW49IjEi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</w:fldData>
        </w:fldChar>
      </w:r>
      <w:r w:rsidRPr="00440018">
        <w:rPr>
          <w:rFonts w:ascii="Times New Roman" w:hAnsi="Times New Roman"/>
          <w:color w:val="auto"/>
          <w:sz w:val="21"/>
          <w:szCs w:val="21"/>
        </w:rPr>
        <w:instrText xml:space="preserve"> ADDIN EN.CITE.DATA </w:instrText>
      </w:r>
      <w:r w:rsidRPr="00440018">
        <w:rPr>
          <w:rFonts w:ascii="Times New Roman" w:hAnsi="Times New Roman"/>
          <w:color w:val="auto"/>
          <w:sz w:val="21"/>
          <w:szCs w:val="21"/>
        </w:rPr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end"/>
      </w:r>
      <w:r w:rsidRPr="00440018">
        <w:rPr>
          <w:rFonts w:ascii="Times New Roman" w:hAnsi="Times New Roman"/>
          <w:color w:val="auto"/>
          <w:sz w:val="21"/>
          <w:szCs w:val="21"/>
        </w:rPr>
      </w:r>
      <w:r w:rsidRPr="00440018">
        <w:rPr>
          <w:rFonts w:ascii="Times New Roman" w:hAnsi="Times New Roman"/>
          <w:color w:val="auto"/>
          <w:sz w:val="21"/>
          <w:szCs w:val="21"/>
        </w:rPr>
        <w:fldChar w:fldCharType="end"/>
      </w:r>
      <w:r w:rsidRPr="00440018">
        <w:rPr>
          <w:rFonts w:ascii="Times New Roman" w:hAnsi="Times New Roman"/>
          <w:color w:val="auto"/>
          <w:sz w:val="21"/>
          <w:szCs w:val="21"/>
        </w:rPr>
        <w:t xml:space="preserve">Examining the </w:t>
      </w:r>
    </w:p>
    <w:p w14:paraId="150C6A26" w14:textId="77777777" w:rsidR="004D6307" w:rsidRPr="00440018" w:rsidRDefault="004D6307" w:rsidP="004D6307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 xml:space="preserve">                         Relationship </w:t>
      </w: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>Between</w:t>
      </w:r>
      <w:proofErr w:type="gramEnd"/>
      <w:r w:rsidRPr="00440018">
        <w:rPr>
          <w:rFonts w:ascii="Times New Roman" w:hAnsi="Times New Roman"/>
          <w:color w:val="auto"/>
          <w:sz w:val="21"/>
          <w:szCs w:val="21"/>
        </w:rPr>
        <w:t xml:space="preserve"> Media Consumption, Fear of Crime, and Support For Controversial Criminal </w:t>
      </w:r>
    </w:p>
    <w:p w14:paraId="1850FBE3" w14:textId="1DCC000A" w:rsidR="004D6307" w:rsidRPr="00440018" w:rsidRDefault="004D6307" w:rsidP="004D6307">
      <w:pPr>
        <w:tabs>
          <w:tab w:val="left" w:pos="1950"/>
        </w:tabs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 xml:space="preserve">                         Justice Polices Using A Nationally Representative Sample” </w:t>
      </w:r>
      <w:r w:rsidRPr="00440018">
        <w:rPr>
          <w:rFonts w:ascii="Times New Roman" w:hAnsi="Times New Roman"/>
          <w:i/>
          <w:color w:val="auto"/>
          <w:sz w:val="21"/>
          <w:szCs w:val="21"/>
        </w:rPr>
        <w:t xml:space="preserve">Journal of Contemporary </w:t>
      </w:r>
    </w:p>
    <w:p w14:paraId="75DC0343" w14:textId="728D633C" w:rsidR="004D6307" w:rsidRPr="00440018" w:rsidRDefault="004D6307" w:rsidP="004D6307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i/>
          <w:color w:val="auto"/>
          <w:sz w:val="21"/>
          <w:szCs w:val="21"/>
        </w:rPr>
        <w:t xml:space="preserve">                         Criminal Justice</w:t>
      </w:r>
      <w:r w:rsidR="00E40756" w:rsidRPr="00440018">
        <w:rPr>
          <w:rFonts w:ascii="Times New Roman" w:hAnsi="Times New Roman"/>
          <w:i/>
          <w:color w:val="auto"/>
          <w:sz w:val="21"/>
          <w:szCs w:val="21"/>
        </w:rPr>
        <w:t xml:space="preserve"> </w:t>
      </w:r>
      <w:r w:rsidR="00E40756" w:rsidRPr="00440018">
        <w:rPr>
          <w:rFonts w:ascii="Times New Roman" w:hAnsi="Times New Roman"/>
          <w:color w:val="auto"/>
          <w:sz w:val="21"/>
          <w:szCs w:val="21"/>
        </w:rPr>
        <w:t xml:space="preserve">DOI: </w:t>
      </w:r>
      <w:r w:rsidR="00025AAB" w:rsidRPr="00440018">
        <w:rPr>
          <w:rFonts w:ascii="Times New Roman" w:hAnsi="Times New Roman"/>
          <w:color w:val="auto"/>
          <w:sz w:val="21"/>
          <w:szCs w:val="21"/>
        </w:rPr>
        <w:t>10.1177/1043986218787734</w:t>
      </w:r>
    </w:p>
    <w:p w14:paraId="1F8BCC11" w14:textId="77777777" w:rsidR="00B65D65" w:rsidRPr="00440018" w:rsidRDefault="00B65D65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51206F22" w14:textId="57834873" w:rsidR="00B65D65" w:rsidRPr="00440018" w:rsidRDefault="00C245B8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>2017</w:t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="009E7989" w:rsidRPr="00440018">
        <w:rPr>
          <w:rFonts w:ascii="Times New Roman" w:hAnsi="Times New Roman"/>
          <w:color w:val="auto"/>
          <w:sz w:val="21"/>
          <w:szCs w:val="21"/>
        </w:rPr>
        <w:tab/>
      </w:r>
      <w:r w:rsidR="00B65D65" w:rsidRPr="00440018">
        <w:rPr>
          <w:rFonts w:ascii="Times New Roman" w:hAnsi="Times New Roman"/>
          <w:color w:val="auto"/>
          <w:sz w:val="21"/>
          <w:szCs w:val="21"/>
        </w:rPr>
        <w:t xml:space="preserve">Dolliver, Matthew J. “The impact of Gender Identity on Female Offending: A Quantitative </w:t>
      </w:r>
    </w:p>
    <w:p w14:paraId="10035992" w14:textId="26391DE1" w:rsidR="009E7989" w:rsidRPr="00440018" w:rsidRDefault="009E7989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  <w:t>A</w:t>
      </w:r>
      <w:r w:rsidR="00B65D65" w:rsidRPr="00440018">
        <w:rPr>
          <w:rFonts w:ascii="Times New Roman" w:hAnsi="Times New Roman"/>
          <w:color w:val="auto"/>
          <w:sz w:val="21"/>
          <w:szCs w:val="21"/>
        </w:rPr>
        <w:t xml:space="preserve">ssessment Using the BSRI” </w:t>
      </w:r>
      <w:r w:rsidR="00B65D65" w:rsidRPr="00440018">
        <w:rPr>
          <w:rFonts w:ascii="Times New Roman" w:hAnsi="Times New Roman"/>
          <w:i/>
          <w:color w:val="auto"/>
          <w:sz w:val="21"/>
          <w:szCs w:val="21"/>
        </w:rPr>
        <w:t>Women &amp; Criminal Justice</w:t>
      </w:r>
      <w:r w:rsidR="00240412" w:rsidRPr="00440018">
        <w:rPr>
          <w:rFonts w:ascii="Times New Roman" w:hAnsi="Times New Roman"/>
          <w:i/>
          <w:color w:val="auto"/>
          <w:sz w:val="21"/>
          <w:szCs w:val="21"/>
        </w:rPr>
        <w:t>.</w:t>
      </w:r>
      <w:r w:rsidR="00253267" w:rsidRPr="00440018">
        <w:rPr>
          <w:rFonts w:ascii="Times New Roman" w:hAnsi="Times New Roman"/>
          <w:i/>
          <w:color w:val="auto"/>
          <w:sz w:val="21"/>
          <w:szCs w:val="21"/>
        </w:rPr>
        <w:t xml:space="preserve">1-14 </w:t>
      </w:r>
      <w:r w:rsidRPr="00440018">
        <w:rPr>
          <w:rFonts w:ascii="Times New Roman" w:hAnsi="Times New Roman"/>
          <w:color w:val="auto"/>
          <w:sz w:val="21"/>
          <w:szCs w:val="21"/>
        </w:rPr>
        <w:t>DOI:</w:t>
      </w:r>
      <w:r w:rsidRPr="00440018">
        <w:rPr>
          <w:rFonts w:ascii="Times New Roman" w:hAnsi="Times New Roman"/>
          <w:i/>
          <w:color w:val="auto"/>
          <w:sz w:val="21"/>
          <w:szCs w:val="21"/>
        </w:rPr>
        <w:t xml:space="preserve"> </w:t>
      </w:r>
      <w:r w:rsidRPr="00440018">
        <w:rPr>
          <w:rStyle w:val="fontstyle01"/>
          <w:rFonts w:ascii="Times New Roman" w:hAnsi="Times New Roman"/>
          <w:color w:val="auto"/>
          <w:sz w:val="21"/>
          <w:szCs w:val="21"/>
        </w:rPr>
        <w:t>10.1080/08974454.2017.1367753</w:t>
      </w:r>
    </w:p>
    <w:p w14:paraId="057B49D9" w14:textId="77777777" w:rsidR="00C245B8" w:rsidRPr="00440018" w:rsidRDefault="00C245B8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0C5A0EFB" w14:textId="3C96EFD3" w:rsidR="00B65D65" w:rsidRPr="00440018" w:rsidRDefault="00C245B8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>2017</w:t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="00B65D65" w:rsidRPr="00440018">
        <w:rPr>
          <w:rFonts w:ascii="Times New Roman" w:hAnsi="Times New Roman"/>
          <w:color w:val="auto"/>
          <w:sz w:val="21"/>
          <w:szCs w:val="21"/>
        </w:rPr>
        <w:tab/>
        <w:t xml:space="preserve">Dolliver, Matthew </w:t>
      </w:r>
      <w:proofErr w:type="gramStart"/>
      <w:r w:rsidR="00B65D65" w:rsidRPr="00440018">
        <w:rPr>
          <w:rFonts w:ascii="Times New Roman" w:hAnsi="Times New Roman"/>
          <w:color w:val="auto"/>
          <w:sz w:val="21"/>
          <w:szCs w:val="21"/>
        </w:rPr>
        <w:t>J.</w:t>
      </w:r>
      <w:proofErr w:type="gramEnd"/>
      <w:r w:rsidR="00B65D65" w:rsidRPr="00440018">
        <w:rPr>
          <w:rFonts w:ascii="Times New Roman" w:hAnsi="Times New Roman"/>
          <w:color w:val="auto"/>
          <w:sz w:val="21"/>
          <w:szCs w:val="21"/>
        </w:rPr>
        <w:t xml:space="preserve"> and Dixie Rocker. “Addressing a divide in the conceptualization of the </w:t>
      </w:r>
    </w:p>
    <w:p w14:paraId="75FD665B" w14:textId="77777777" w:rsidR="00B65D65" w:rsidRPr="00440018" w:rsidRDefault="00B65D65" w:rsidP="00B65D65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>gender-crime</w:t>
      </w:r>
      <w:proofErr w:type="gramEnd"/>
      <w:r w:rsidRPr="00440018">
        <w:rPr>
          <w:rFonts w:ascii="Times New Roman" w:hAnsi="Times New Roman"/>
          <w:color w:val="auto"/>
          <w:sz w:val="21"/>
          <w:szCs w:val="21"/>
        </w:rPr>
        <w:t xml:space="preserve"> relationship: A comparative test of gender and sex using General Strain </w:t>
      </w:r>
    </w:p>
    <w:p w14:paraId="3A924527" w14:textId="3131B749" w:rsidR="00636F80" w:rsidRPr="00440018" w:rsidRDefault="00B65D65" w:rsidP="00636F80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 xml:space="preserve">Theory” </w:t>
      </w:r>
      <w:r w:rsidRPr="00440018">
        <w:rPr>
          <w:rFonts w:ascii="Times New Roman" w:hAnsi="Times New Roman"/>
          <w:i/>
          <w:color w:val="auto"/>
          <w:sz w:val="21"/>
          <w:szCs w:val="21"/>
        </w:rPr>
        <w:t>Deviant Behavior</w:t>
      </w:r>
      <w:r w:rsidR="00C245B8" w:rsidRPr="00440018">
        <w:rPr>
          <w:rFonts w:ascii="Times New Roman" w:hAnsi="Times New Roman"/>
          <w:i/>
          <w:color w:val="auto"/>
          <w:sz w:val="21"/>
          <w:szCs w:val="21"/>
        </w:rPr>
        <w:t>.</w:t>
      </w:r>
      <w:proofErr w:type="gramEnd"/>
      <w:r w:rsidR="00C245B8" w:rsidRPr="00440018">
        <w:rPr>
          <w:rFonts w:ascii="Times New Roman" w:hAnsi="Times New Roman"/>
          <w:i/>
          <w:color w:val="auto"/>
          <w:sz w:val="21"/>
          <w:szCs w:val="21"/>
        </w:rPr>
        <w:t xml:space="preserve"> 1-14. </w:t>
      </w:r>
      <w:r w:rsidR="00C245B8" w:rsidRPr="00440018">
        <w:rPr>
          <w:rFonts w:ascii="Times New Roman" w:hAnsi="Times New Roman"/>
          <w:color w:val="auto"/>
          <w:sz w:val="21"/>
          <w:szCs w:val="21"/>
        </w:rPr>
        <w:tab/>
        <w:t>DOI: 10.1080/01639625.2017.1410619</w:t>
      </w:r>
      <w:r w:rsidR="00636F80" w:rsidRPr="00440018">
        <w:rPr>
          <w:rFonts w:ascii="Times New Roman" w:hAnsi="Times New Roman"/>
          <w:color w:val="auto"/>
          <w:sz w:val="21"/>
          <w:szCs w:val="21"/>
        </w:rPr>
        <w:t xml:space="preserve"> </w:t>
      </w:r>
    </w:p>
    <w:p w14:paraId="1873C3D5" w14:textId="77777777" w:rsidR="00D47908" w:rsidRPr="00440018" w:rsidRDefault="00D47908" w:rsidP="00D47908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2C2C93FA" w14:textId="77777777" w:rsidR="00D47908" w:rsidRPr="00440018" w:rsidRDefault="00D47908" w:rsidP="00D47908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 xml:space="preserve">2016 </w:t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  <w:t>Melendez, Michael, Bronwen Lichtenstein, and Matthew J. Dolliver.</w:t>
      </w:r>
      <w:proofErr w:type="gramEnd"/>
      <w:r w:rsidRPr="00440018">
        <w:rPr>
          <w:rFonts w:ascii="Times New Roman" w:hAnsi="Times New Roman"/>
          <w:color w:val="auto"/>
          <w:sz w:val="21"/>
          <w:szCs w:val="21"/>
        </w:rPr>
        <w:t xml:space="preserve"> “Mothers of Mass Murderers: </w:t>
      </w:r>
    </w:p>
    <w:p w14:paraId="4535B03E" w14:textId="77777777" w:rsidR="00D47908" w:rsidRPr="00440018" w:rsidRDefault="00D47908" w:rsidP="00D47908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  <w:t xml:space="preserve">Exploring Public Blame for the Mothers of School Shooters through an Application of Courtesy </w:t>
      </w:r>
    </w:p>
    <w:p w14:paraId="04759265" w14:textId="485862A9" w:rsidR="00D47908" w:rsidRPr="005A6D84" w:rsidRDefault="00D47908" w:rsidP="00D47908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440018">
        <w:rPr>
          <w:rFonts w:ascii="Times New Roman" w:hAnsi="Times New Roman"/>
          <w:color w:val="auto"/>
          <w:sz w:val="21"/>
          <w:szCs w:val="21"/>
        </w:rPr>
        <w:tab/>
      </w:r>
      <w:r w:rsidRPr="00440018">
        <w:rPr>
          <w:rFonts w:ascii="Times New Roman" w:hAnsi="Times New Roman"/>
          <w:color w:val="auto"/>
          <w:sz w:val="21"/>
          <w:szCs w:val="21"/>
        </w:rPr>
        <w:tab/>
      </w:r>
      <w:proofErr w:type="gramStart"/>
      <w:r w:rsidRPr="00440018">
        <w:rPr>
          <w:rFonts w:ascii="Times New Roman" w:hAnsi="Times New Roman"/>
          <w:color w:val="auto"/>
          <w:sz w:val="21"/>
          <w:szCs w:val="21"/>
        </w:rPr>
        <w:t>Stigma to the Columbine and Newtown Tragedies.”</w:t>
      </w:r>
      <w:proofErr w:type="gramEnd"/>
      <w:r w:rsidRPr="00440018">
        <w:rPr>
          <w:rFonts w:ascii="Times New Roman" w:hAnsi="Times New Roman"/>
          <w:color w:val="auto"/>
          <w:sz w:val="21"/>
          <w:szCs w:val="21"/>
        </w:rPr>
        <w:t xml:space="preserve"> </w:t>
      </w:r>
      <w:proofErr w:type="gramStart"/>
      <w:r w:rsidRPr="00440018">
        <w:rPr>
          <w:rFonts w:ascii="Times New Roman" w:hAnsi="Times New Roman"/>
          <w:i/>
          <w:color w:val="auto"/>
          <w:sz w:val="21"/>
          <w:szCs w:val="21"/>
        </w:rPr>
        <w:t>Deviant Behavior.</w:t>
      </w:r>
      <w:proofErr w:type="gramEnd"/>
      <w:r w:rsidRPr="00440018">
        <w:rPr>
          <w:rFonts w:ascii="Times New Roman" w:hAnsi="Times New Roman"/>
          <w:i/>
          <w:color w:val="auto"/>
          <w:sz w:val="21"/>
          <w:szCs w:val="21"/>
        </w:rPr>
        <w:t xml:space="preserve"> </w:t>
      </w:r>
      <w:r w:rsidRPr="00440018">
        <w:rPr>
          <w:rFonts w:ascii="Times New Roman" w:hAnsi="Times New Roman"/>
          <w:color w:val="auto"/>
          <w:sz w:val="21"/>
          <w:szCs w:val="21"/>
        </w:rPr>
        <w:t>37(5): 525-536.</w:t>
      </w:r>
    </w:p>
    <w:p w14:paraId="2D7DD5D4" w14:textId="77777777" w:rsidR="00EB0D71" w:rsidRPr="005A6D84" w:rsidRDefault="00EB0D71" w:rsidP="00C955DA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</w:p>
    <w:p w14:paraId="4F80F524" w14:textId="77777777" w:rsidR="00C955DA" w:rsidRPr="005A6D84" w:rsidRDefault="00C955DA" w:rsidP="00C955DA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PUBLICATIONS UNDEER REVIEW</w:t>
      </w:r>
    </w:p>
    <w:p w14:paraId="214938BA" w14:textId="77777777" w:rsidR="00452EFC" w:rsidRPr="005A6D84" w:rsidRDefault="00452EFC" w:rsidP="00452EFC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111F876" w14:textId="77777777" w:rsidR="00452EFC" w:rsidRPr="005A6D84" w:rsidRDefault="00452EFC" w:rsidP="00452EFC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Under Review    Pennington, Liana and Matthew J. Dolliver.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“Using Jurors’ Initial Views of Police and </w:t>
      </w:r>
    </w:p>
    <w:p w14:paraId="34673FB6" w14:textId="77777777" w:rsidR="00994EA2" w:rsidRPr="005A6D84" w:rsidRDefault="00452EFC" w:rsidP="005E3D1A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Courts to Examine Effects of Trust on Pre-Deliberation Preferences” </w:t>
      </w:r>
      <w:r w:rsidR="00DB5658" w:rsidRPr="005A6D84">
        <w:rPr>
          <w:rFonts w:ascii="Times New Roman" w:hAnsi="Times New Roman"/>
          <w:color w:val="auto"/>
          <w:sz w:val="21"/>
          <w:szCs w:val="21"/>
        </w:rPr>
        <w:t>R and R Res</w:t>
      </w:r>
      <w:r w:rsidR="00680926" w:rsidRPr="005A6D84">
        <w:rPr>
          <w:rFonts w:ascii="Times New Roman" w:hAnsi="Times New Roman"/>
          <w:color w:val="auto"/>
          <w:sz w:val="21"/>
          <w:szCs w:val="21"/>
        </w:rPr>
        <w:t>ubmitted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to </w:t>
      </w:r>
      <w:bookmarkStart w:id="0" w:name="_GoBack"/>
      <w:bookmarkEnd w:id="0"/>
    </w:p>
    <w:p w14:paraId="797585E1" w14:textId="5EC103F8" w:rsidR="00452EFC" w:rsidRPr="005A6D84" w:rsidRDefault="00994EA2" w:rsidP="005E3D1A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   </w:t>
      </w:r>
      <w:r w:rsidR="005E3D1A" w:rsidRPr="005A6D84">
        <w:rPr>
          <w:rFonts w:ascii="Times New Roman" w:hAnsi="Times New Roman"/>
          <w:i/>
          <w:color w:val="auto"/>
          <w:sz w:val="21"/>
          <w:szCs w:val="21"/>
        </w:rPr>
        <w:t>Criminal Law &amp; Criminology</w:t>
      </w:r>
    </w:p>
    <w:p w14:paraId="35E9F27F" w14:textId="77777777" w:rsidR="00867639" w:rsidRPr="005A6D84" w:rsidRDefault="00867639" w:rsidP="00F9505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B08CEAC" w14:textId="14B123C4" w:rsidR="00B02A5A" w:rsidRPr="005A6D84" w:rsidRDefault="00BD7A74" w:rsidP="00B02A5A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Under Review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 xml:space="preserve">      </w:t>
      </w:r>
      <w:r w:rsidRPr="005A6D84">
        <w:rPr>
          <w:rFonts w:ascii="Times New Roman" w:hAnsi="Times New Roman"/>
          <w:color w:val="auto"/>
          <w:sz w:val="21"/>
          <w:szCs w:val="21"/>
        </w:rPr>
        <w:t>Kenney</w:t>
      </w:r>
      <w:r w:rsidR="00B02A5A" w:rsidRPr="005A6D84">
        <w:rPr>
          <w:rFonts w:ascii="Times New Roman" w:hAnsi="Times New Roman"/>
          <w:color w:val="auto"/>
          <w:sz w:val="21"/>
          <w:szCs w:val="21"/>
        </w:rPr>
        <w:t xml:space="preserve">, </w:t>
      </w:r>
      <w:proofErr w:type="gramStart"/>
      <w:r w:rsidR="00B02A5A" w:rsidRPr="005A6D84">
        <w:rPr>
          <w:rFonts w:ascii="Times New Roman" w:hAnsi="Times New Roman"/>
          <w:color w:val="auto"/>
          <w:sz w:val="21"/>
          <w:szCs w:val="21"/>
        </w:rPr>
        <w:t>Jennifer</w:t>
      </w:r>
      <w:proofErr w:type="gramEnd"/>
      <w:r w:rsidR="00B02A5A" w:rsidRPr="005A6D84">
        <w:rPr>
          <w:rFonts w:ascii="Times New Roman" w:hAnsi="Times New Roman"/>
          <w:color w:val="auto"/>
          <w:sz w:val="21"/>
          <w:szCs w:val="21"/>
        </w:rPr>
        <w:t xml:space="preserve"> and </w:t>
      </w:r>
      <w:r w:rsidR="00872CE9" w:rsidRPr="005A6D84">
        <w:rPr>
          <w:rFonts w:ascii="Times New Roman" w:hAnsi="Times New Roman"/>
          <w:color w:val="auto"/>
          <w:sz w:val="21"/>
          <w:szCs w:val="21"/>
        </w:rPr>
        <w:t>Matthew J Dolliver</w:t>
      </w:r>
      <w:r w:rsidR="00B02A5A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FA4E8F" w:rsidRPr="005A6D84">
        <w:rPr>
          <w:rFonts w:ascii="Times New Roman" w:hAnsi="Times New Roman"/>
          <w:i/>
          <w:color w:val="auto"/>
          <w:sz w:val="21"/>
          <w:szCs w:val="21"/>
        </w:rPr>
        <w:t>“</w:t>
      </w:r>
      <w:r w:rsidR="00B02A5A" w:rsidRPr="005A6D84">
        <w:rPr>
          <w:rFonts w:ascii="Times New Roman" w:hAnsi="Times New Roman"/>
          <w:iCs/>
          <w:color w:val="auto"/>
          <w:sz w:val="21"/>
          <w:szCs w:val="21"/>
        </w:rPr>
        <w:t>Time to Bail Out: Women in Pretrial Detention”</w:t>
      </w:r>
    </w:p>
    <w:p w14:paraId="71C12A60" w14:textId="004D46CF" w:rsidR="00D42F54" w:rsidRPr="005A6D84" w:rsidRDefault="00F22455" w:rsidP="00F95051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</w:t>
      </w:r>
      <w:r w:rsidR="00BD7A74" w:rsidRPr="005A6D84">
        <w:rPr>
          <w:rFonts w:ascii="Times New Roman" w:hAnsi="Times New Roman"/>
          <w:i/>
          <w:color w:val="auto"/>
          <w:sz w:val="21"/>
          <w:szCs w:val="21"/>
        </w:rPr>
        <w:t xml:space="preserve"> Submitted to </w:t>
      </w:r>
      <w:r w:rsidR="00B02A5A" w:rsidRPr="005A6D84">
        <w:rPr>
          <w:rFonts w:ascii="Times New Roman" w:hAnsi="Times New Roman"/>
          <w:i/>
          <w:color w:val="auto"/>
          <w:sz w:val="21"/>
          <w:szCs w:val="21"/>
        </w:rPr>
        <w:t>Women &amp; Criminal Justice</w:t>
      </w:r>
    </w:p>
    <w:p w14:paraId="58023FBE" w14:textId="77777777" w:rsidR="007F39CA" w:rsidRPr="005A6D84" w:rsidRDefault="007F39CA" w:rsidP="007F39CA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3FF8904" w14:textId="77777777" w:rsidR="0001699E" w:rsidRPr="005A6D84" w:rsidRDefault="00261730" w:rsidP="00F95051">
      <w:pPr>
        <w:pBdr>
          <w:bottom w:val="single" w:sz="4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PUBLICATIONS IN PROGRESS</w:t>
      </w:r>
    </w:p>
    <w:p w14:paraId="34D1294B" w14:textId="77777777" w:rsidR="00767949" w:rsidRPr="005A6D84" w:rsidRDefault="00767949" w:rsidP="00E959DA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E850752" w14:textId="77777777" w:rsidR="005A6D84" w:rsidRDefault="00767949" w:rsidP="005A6D84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Working Manuscript     </w:t>
      </w:r>
      <w:r w:rsidR="00E959DA" w:rsidRPr="005A6D84">
        <w:rPr>
          <w:rFonts w:ascii="Times New Roman" w:hAnsi="Times New Roman"/>
          <w:color w:val="auto"/>
          <w:sz w:val="21"/>
          <w:szCs w:val="21"/>
        </w:rPr>
        <w:t xml:space="preserve">Pennington, </w:t>
      </w:r>
      <w:proofErr w:type="gramStart"/>
      <w:r w:rsidR="00E959DA" w:rsidRPr="005A6D84">
        <w:rPr>
          <w:rFonts w:ascii="Times New Roman" w:hAnsi="Times New Roman"/>
          <w:color w:val="auto"/>
          <w:sz w:val="21"/>
          <w:szCs w:val="21"/>
        </w:rPr>
        <w:t>Liana</w:t>
      </w:r>
      <w:proofErr w:type="gramEnd"/>
      <w:r w:rsidR="00E959DA" w:rsidRPr="005A6D84">
        <w:rPr>
          <w:rFonts w:ascii="Times New Roman" w:hAnsi="Times New Roman"/>
          <w:color w:val="auto"/>
          <w:sz w:val="21"/>
          <w:szCs w:val="21"/>
        </w:rPr>
        <w:t xml:space="preserve"> and Matthew J. Dolliver. “</w:t>
      </w:r>
      <w:r w:rsidR="005A6D84" w:rsidRPr="005A6D84">
        <w:rPr>
          <w:rFonts w:ascii="Times New Roman" w:hAnsi="Times New Roman"/>
          <w:color w:val="auto"/>
          <w:sz w:val="21"/>
          <w:szCs w:val="21"/>
        </w:rPr>
        <w:t xml:space="preserve">The Effect of Deliberation on Jurors’ Attitudes </w:t>
      </w:r>
    </w:p>
    <w:p w14:paraId="09012B12" w14:textId="28331906" w:rsidR="00E959DA" w:rsidRPr="005A6D84" w:rsidRDefault="005A6D84" w:rsidP="005A6D84">
      <w:pPr>
        <w:tabs>
          <w:tab w:val="left" w:pos="1950"/>
        </w:tabs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>
        <w:rPr>
          <w:rFonts w:ascii="Times New Roman" w:hAnsi="Times New Roman"/>
          <w:color w:val="auto"/>
          <w:sz w:val="21"/>
          <w:szCs w:val="21"/>
        </w:rPr>
        <w:t xml:space="preserve">                                      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of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Jury Service in Criminal Cases</w:t>
      </w:r>
      <w:r w:rsidR="00E959DA" w:rsidRPr="005A6D84">
        <w:rPr>
          <w:rFonts w:ascii="Times New Roman" w:hAnsi="Times New Roman"/>
          <w:color w:val="auto"/>
          <w:sz w:val="21"/>
          <w:szCs w:val="21"/>
        </w:rPr>
        <w:t xml:space="preserve">” </w:t>
      </w:r>
      <w:r w:rsidR="008A0851" w:rsidRPr="005A6D84">
        <w:rPr>
          <w:rFonts w:ascii="Times New Roman" w:hAnsi="Times New Roman"/>
          <w:color w:val="auto"/>
          <w:sz w:val="21"/>
          <w:szCs w:val="21"/>
        </w:rPr>
        <w:t xml:space="preserve">Will </w:t>
      </w:r>
      <w:r>
        <w:rPr>
          <w:rFonts w:ascii="Times New Roman" w:hAnsi="Times New Roman"/>
          <w:color w:val="auto"/>
          <w:sz w:val="21"/>
          <w:szCs w:val="21"/>
        </w:rPr>
        <w:t xml:space="preserve">submit to </w:t>
      </w:r>
      <w:r w:rsidR="00FD7FD0" w:rsidRPr="005A6D84">
        <w:rPr>
          <w:rFonts w:ascii="Times New Roman" w:hAnsi="Times New Roman"/>
          <w:i/>
          <w:color w:val="auto"/>
          <w:sz w:val="21"/>
          <w:szCs w:val="21"/>
        </w:rPr>
        <w:t>Justice Quarterly</w:t>
      </w:r>
    </w:p>
    <w:p w14:paraId="270C2150" w14:textId="77777777" w:rsidR="00540994" w:rsidRPr="005A6D84" w:rsidRDefault="00540994" w:rsidP="008A0851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</w:p>
    <w:p w14:paraId="7E6B4663" w14:textId="77777777" w:rsidR="00540994" w:rsidRPr="005A6D84" w:rsidRDefault="00540994" w:rsidP="00540994">
      <w:pPr>
        <w:ind w:left="-540" w:right="-720"/>
        <w:rPr>
          <w:rFonts w:ascii="Times New Roman" w:hAnsi="Times New Roman"/>
          <w:iCs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Working Manuscript     Kenney, Jennifer, Matthew J Dolliver, and Lesley Reid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 xml:space="preserve"> “</w:t>
      </w:r>
      <w:r w:rsidRPr="005A6D84">
        <w:rPr>
          <w:rFonts w:ascii="Times New Roman" w:hAnsi="Times New Roman"/>
          <w:iCs/>
          <w:color w:val="auto"/>
          <w:sz w:val="21"/>
          <w:szCs w:val="21"/>
        </w:rPr>
        <w:t xml:space="preserve">Assessing the relationships between </w:t>
      </w:r>
    </w:p>
    <w:p w14:paraId="74783015" w14:textId="77777777" w:rsidR="00540994" w:rsidRPr="005A6D84" w:rsidRDefault="00540994" w:rsidP="00540994">
      <w:pPr>
        <w:ind w:left="-540" w:right="-720"/>
        <w:rPr>
          <w:rFonts w:ascii="Times New Roman" w:hAnsi="Times New Roman"/>
          <w:iCs/>
          <w:color w:val="auto"/>
          <w:sz w:val="21"/>
          <w:szCs w:val="21"/>
        </w:rPr>
      </w:pPr>
      <w:r w:rsidRPr="005A6D84">
        <w:rPr>
          <w:rFonts w:ascii="Times New Roman" w:hAnsi="Times New Roman"/>
          <w:iCs/>
          <w:color w:val="auto"/>
          <w:sz w:val="21"/>
          <w:szCs w:val="21"/>
        </w:rPr>
        <w:t xml:space="preserve">                                       </w:t>
      </w:r>
      <w:proofErr w:type="gramStart"/>
      <w:r w:rsidRPr="005A6D84">
        <w:rPr>
          <w:rFonts w:ascii="Times New Roman" w:hAnsi="Times New Roman"/>
          <w:iCs/>
          <w:color w:val="auto"/>
          <w:sz w:val="21"/>
          <w:szCs w:val="21"/>
        </w:rPr>
        <w:t>past</w:t>
      </w:r>
      <w:proofErr w:type="gramEnd"/>
      <w:r w:rsidRPr="005A6D84">
        <w:rPr>
          <w:rFonts w:ascii="Times New Roman" w:hAnsi="Times New Roman"/>
          <w:iCs/>
          <w:color w:val="auto"/>
          <w:sz w:val="21"/>
          <w:szCs w:val="21"/>
        </w:rPr>
        <w:t xml:space="preserve"> victimization, perceived risk of future victimization, and Criminal Justice Policy using </w:t>
      </w:r>
    </w:p>
    <w:p w14:paraId="41D99A07" w14:textId="77777777" w:rsidR="00540994" w:rsidRPr="005A6D84" w:rsidRDefault="00540994" w:rsidP="00540994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iCs/>
          <w:color w:val="auto"/>
          <w:sz w:val="21"/>
          <w:szCs w:val="21"/>
        </w:rPr>
        <w:t xml:space="preserve">                                       </w:t>
      </w:r>
      <w:proofErr w:type="gramStart"/>
      <w:r w:rsidRPr="005A6D84">
        <w:rPr>
          <w:rFonts w:ascii="Times New Roman" w:hAnsi="Times New Roman"/>
          <w:iCs/>
          <w:color w:val="auto"/>
          <w:sz w:val="21"/>
          <w:szCs w:val="21"/>
        </w:rPr>
        <w:t>structural</w:t>
      </w:r>
      <w:proofErr w:type="gramEnd"/>
      <w:r w:rsidRPr="005A6D84">
        <w:rPr>
          <w:rFonts w:ascii="Times New Roman" w:hAnsi="Times New Roman"/>
          <w:iCs/>
          <w:color w:val="auto"/>
          <w:sz w:val="21"/>
          <w:szCs w:val="21"/>
        </w:rPr>
        <w:t xml:space="preserve"> equation modeling</w:t>
      </w:r>
      <w:r w:rsidRPr="005A6D84">
        <w:rPr>
          <w:rFonts w:ascii="Times New Roman" w:hAnsi="Times New Roman"/>
          <w:color w:val="auto"/>
          <w:sz w:val="21"/>
          <w:szCs w:val="21"/>
        </w:rPr>
        <w:t>”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 xml:space="preserve"> Submitted to Crime, Media, Culture: An International Journal</w:t>
      </w:r>
    </w:p>
    <w:p w14:paraId="5C65CB39" w14:textId="77777777" w:rsidR="00E959DA" w:rsidRPr="005A6D84" w:rsidRDefault="00E959DA" w:rsidP="00FF01AD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5A5081D9" w14:textId="7794D2A8" w:rsidR="004C3DCB" w:rsidRPr="005A6D84" w:rsidRDefault="004C3DCB" w:rsidP="004C3DCB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Working Manuscript     </w:t>
      </w:r>
      <w:r w:rsidR="005E4201" w:rsidRPr="005A6D84">
        <w:rPr>
          <w:rFonts w:ascii="Times New Roman" w:hAnsi="Times New Roman"/>
          <w:color w:val="auto"/>
          <w:sz w:val="21"/>
          <w:szCs w:val="21"/>
        </w:rPr>
        <w:t>Dolliver, Matthew J</w:t>
      </w:r>
      <w:r w:rsidRPr="005A6D84">
        <w:rPr>
          <w:rFonts w:ascii="Times New Roman" w:hAnsi="Times New Roman"/>
          <w:color w:val="auto"/>
          <w:sz w:val="21"/>
          <w:szCs w:val="21"/>
        </w:rPr>
        <w:t>.</w:t>
      </w:r>
      <w:r w:rsidR="00777574" w:rsidRPr="005A6D84">
        <w:rPr>
          <w:rFonts w:ascii="Times New Roman" w:hAnsi="Times New Roman"/>
          <w:color w:val="auto"/>
          <w:sz w:val="21"/>
          <w:szCs w:val="21"/>
        </w:rPr>
        <w:t xml:space="preserve"> and Kelly Kortright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“Exploring the effect of creativity on the propensity </w:t>
      </w:r>
    </w:p>
    <w:p w14:paraId="5D924F4D" w14:textId="77777777" w:rsidR="004C3DCB" w:rsidRPr="005A6D84" w:rsidRDefault="004C3DCB" w:rsidP="004C3DCB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         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for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white-collar crime: A controlled randomized experimental investigation of Agnew's </w:t>
      </w:r>
    </w:p>
    <w:p w14:paraId="50F92546" w14:textId="4F02D025" w:rsidR="004C3DCB" w:rsidRPr="005A6D84" w:rsidRDefault="004C3DCB" w:rsidP="004C3DCB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          General Strain Theory” Will submit to </w:t>
      </w:r>
      <w:r w:rsidR="00CA5DDB" w:rsidRPr="005A6D84">
        <w:rPr>
          <w:rFonts w:ascii="Times New Roman" w:hAnsi="Times New Roman"/>
          <w:i/>
          <w:color w:val="auto"/>
          <w:sz w:val="21"/>
          <w:szCs w:val="21"/>
        </w:rPr>
        <w:t>Experimental Criminology</w:t>
      </w:r>
    </w:p>
    <w:p w14:paraId="4D8A6C54" w14:textId="77777777" w:rsidR="00B02A5A" w:rsidRPr="005A6D84" w:rsidRDefault="00B02A5A" w:rsidP="00B02A5A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015DF721" w14:textId="1A2F14E1" w:rsidR="00B61475" w:rsidRPr="005A6D84" w:rsidRDefault="00B02A5A" w:rsidP="00B61475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 xml:space="preserve">Working Manuscript     </w:t>
      </w:r>
      <w:r w:rsidR="005E4201" w:rsidRPr="005A6D84">
        <w:rPr>
          <w:rFonts w:ascii="Times New Roman" w:hAnsi="Times New Roman"/>
          <w:color w:val="auto"/>
          <w:sz w:val="21"/>
          <w:szCs w:val="21"/>
        </w:rPr>
        <w:t>Dolliver, Matthew J</w:t>
      </w:r>
      <w:r w:rsidR="00B62DAE" w:rsidRPr="005A6D84">
        <w:rPr>
          <w:rFonts w:ascii="Times New Roman" w:hAnsi="Times New Roman"/>
          <w:color w:val="auto"/>
          <w:sz w:val="21"/>
          <w:szCs w:val="21"/>
        </w:rPr>
        <w:t>,</w:t>
      </w:r>
      <w:r w:rsidR="005E4201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</w:rPr>
        <w:t>and Erin Kearns.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“Is it Terrorism: Public Perceptions, Media, and </w:t>
      </w:r>
    </w:p>
    <w:p w14:paraId="19EC5E21" w14:textId="0D84FEEA" w:rsidR="00B02A5A" w:rsidRPr="005A6D84" w:rsidRDefault="00B61475" w:rsidP="00B61475">
      <w:pPr>
        <w:tabs>
          <w:tab w:val="left" w:pos="1950"/>
        </w:tabs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          </w:t>
      </w:r>
      <w:proofErr w:type="gramStart"/>
      <w:r w:rsidR="00B02A5A" w:rsidRPr="005A6D84">
        <w:rPr>
          <w:rFonts w:ascii="Times New Roman" w:hAnsi="Times New Roman"/>
          <w:color w:val="auto"/>
          <w:sz w:val="21"/>
          <w:szCs w:val="21"/>
        </w:rPr>
        <w:t>labeling</w:t>
      </w:r>
      <w:proofErr w:type="gramEnd"/>
      <w:r w:rsidR="00B02A5A" w:rsidRPr="005A6D84">
        <w:rPr>
          <w:rFonts w:ascii="Times New Roman" w:hAnsi="Times New Roman"/>
          <w:color w:val="auto"/>
          <w:sz w:val="21"/>
          <w:szCs w:val="21"/>
        </w:rPr>
        <w:t xml:space="preserve"> the las Vegas Shooting”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B02A5A" w:rsidRPr="005A6D84">
        <w:rPr>
          <w:rFonts w:ascii="Times New Roman" w:hAnsi="Times New Roman"/>
          <w:color w:val="auto"/>
          <w:sz w:val="21"/>
          <w:szCs w:val="21"/>
        </w:rPr>
        <w:t xml:space="preserve">Will submit to 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>TBD</w:t>
      </w:r>
    </w:p>
    <w:p w14:paraId="4598FE85" w14:textId="77777777" w:rsidR="00D42F54" w:rsidRPr="005A6D84" w:rsidRDefault="00D42F54" w:rsidP="00457706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28BEE38" w14:textId="77777777" w:rsidR="00D510A9" w:rsidRPr="005A6D84" w:rsidRDefault="00D510A9" w:rsidP="00CE56FB">
      <w:pPr>
        <w:pBdr>
          <w:bottom w:val="single" w:sz="6" w:space="1" w:color="auto"/>
        </w:pBd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D3EA0A1" w14:textId="77777777" w:rsidR="00807EF3" w:rsidRPr="005A6D84" w:rsidRDefault="007F50BC" w:rsidP="00CE56FB">
      <w:pPr>
        <w:pBdr>
          <w:bottom w:val="single" w:sz="6" w:space="1" w:color="auto"/>
        </w:pBd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OTHER PUBLICATIONS</w:t>
      </w:r>
      <w:r w:rsidR="00C96605" w:rsidRPr="005A6D84">
        <w:rPr>
          <w:rFonts w:ascii="Times New Roman" w:hAnsi="Times New Roman"/>
          <w:color w:val="auto"/>
          <w:sz w:val="21"/>
          <w:szCs w:val="21"/>
        </w:rPr>
        <w:t xml:space="preserve"> AND PEER-REVIEWED REPORTS</w:t>
      </w:r>
    </w:p>
    <w:p w14:paraId="26A50281" w14:textId="77777777" w:rsidR="007F50BC" w:rsidRPr="005A6D84" w:rsidRDefault="007F50BC" w:rsidP="007F50BC">
      <w:pPr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235DC351" w14:textId="77777777" w:rsidR="00A43E28" w:rsidRPr="005A6D84" w:rsidRDefault="00A43E28" w:rsidP="00A43E28">
      <w:pPr>
        <w:ind w:left="1440" w:hanging="2160"/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2014</w:t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Dolliver,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Matthew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and D. Dolliver (editors). </w:t>
      </w:r>
      <w:proofErr w:type="gramStart"/>
      <w:r w:rsidRPr="005A6D84">
        <w:rPr>
          <w:rFonts w:ascii="Times New Roman" w:hAnsi="Times New Roman"/>
          <w:i/>
          <w:color w:val="auto"/>
          <w:sz w:val="21"/>
          <w:szCs w:val="21"/>
        </w:rPr>
        <w:t>Policing Cyberspace: Law Enforcement and Forensics in the Digital Age.</w:t>
      </w:r>
      <w:proofErr w:type="gramEnd"/>
      <w:r w:rsidRPr="005A6D84">
        <w:rPr>
          <w:rFonts w:ascii="Times New Roman" w:hAnsi="Times New Roman"/>
          <w:i/>
          <w:color w:val="auto"/>
          <w:sz w:val="21"/>
          <w:szCs w:val="21"/>
        </w:rPr>
        <w:t xml:space="preserve">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 xml:space="preserve">San Diego, CA: </w:t>
      </w:r>
      <w:proofErr w:type="spellStart"/>
      <w:r w:rsidRPr="005A6D84">
        <w:rPr>
          <w:rFonts w:ascii="Times New Roman" w:hAnsi="Times New Roman"/>
          <w:color w:val="auto"/>
          <w:sz w:val="21"/>
          <w:szCs w:val="21"/>
        </w:rPr>
        <w:t>Cognella</w:t>
      </w:r>
      <w:proofErr w:type="spellEnd"/>
      <w:r w:rsidRPr="005A6D84">
        <w:rPr>
          <w:rFonts w:ascii="Times New Roman" w:hAnsi="Times New Roman"/>
          <w:color w:val="auto"/>
          <w:sz w:val="21"/>
          <w:szCs w:val="21"/>
        </w:rPr>
        <w:t xml:space="preserve"> Academic Publishing.</w:t>
      </w:r>
      <w:proofErr w:type="gramEnd"/>
    </w:p>
    <w:p w14:paraId="5F1AB398" w14:textId="77777777" w:rsidR="00840CA4" w:rsidRPr="005A6D84" w:rsidRDefault="00840CA4" w:rsidP="00840CA4">
      <w:pPr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1E68BEC3" w14:textId="77777777" w:rsidR="00840CA4" w:rsidRPr="005A6D84" w:rsidRDefault="00840CA4" w:rsidP="00840CA4">
      <w:pPr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3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                            Pierce, Glenn, Anthony Braga, </w:t>
      </w:r>
      <w:proofErr w:type="spell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Garen</w:t>
      </w:r>
      <w:proofErr w:type="spell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</w:t>
      </w:r>
      <w:proofErr w:type="spellStart"/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Wintemute</w:t>
      </w:r>
      <w:proofErr w:type="spellEnd"/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and Matthew Dolliver. </w:t>
      </w:r>
      <w:proofErr w:type="gramStart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New Approaches to </w:t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b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Identifying Secondary Market Sources of Illegal Firearms.</w:t>
      </w:r>
      <w:proofErr w:type="gramEnd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National Institute of Justice: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Research on Policing and Public Safety Grant.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Award Number 2007-IJ-CX-0030. Document </w:t>
      </w:r>
    </w:p>
    <w:p w14:paraId="336B11F0" w14:textId="77777777" w:rsidR="00840CA4" w:rsidRPr="005A6D84" w:rsidRDefault="00840CA4" w:rsidP="00840CA4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Number: 241021.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Available at: https://www.ncjrs.gov/pdffiles1/nij/grants/241021.pdf.</w:t>
      </w:r>
      <w:proofErr w:type="gramEnd"/>
    </w:p>
    <w:p w14:paraId="2D9BE886" w14:textId="77777777" w:rsidR="00840CA4" w:rsidRPr="005A6D84" w:rsidRDefault="00840CA4" w:rsidP="007F50BC">
      <w:pPr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51342955" w14:textId="77777777" w:rsidR="007F50BC" w:rsidRPr="005A6D84" w:rsidRDefault="007F50BC" w:rsidP="007F50BC">
      <w:pPr>
        <w:ind w:left="-540" w:right="-720"/>
        <w:rPr>
          <w:rFonts w:ascii="Times New Roman" w:hAnsi="Times New Roman"/>
          <w:i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lastRenderedPageBreak/>
        <w:t>2013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Dolliver, Matthew J. </w:t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U.S. v. Mitchell, 652 F. 3d 387 (</w:t>
      </w:r>
      <w:proofErr w:type="gramStart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3d</w:t>
      </w:r>
      <w:proofErr w:type="gramEnd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 Cir. 2011). </w:t>
      </w:r>
      <w:proofErr w:type="gramStart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In B. Arrigo &amp; J. G.</w:t>
      </w:r>
      <w:proofErr w:type="gramEnd"/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 </w:t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  <w:t xml:space="preserve">Golson (Eds.), </w:t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>Encyclopedia of Criminal Justice Ethics</w:t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.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Thousand Oaks, CA: SAGE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Publications.</w:t>
      </w:r>
      <w:proofErr w:type="gramEnd"/>
    </w:p>
    <w:p w14:paraId="592274C0" w14:textId="77777777" w:rsidR="007F50BC" w:rsidRPr="005A6D84" w:rsidRDefault="007F50BC" w:rsidP="00CE56FB">
      <w:pPr>
        <w:tabs>
          <w:tab w:val="left" w:pos="195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9E5BF8C" w14:textId="77777777" w:rsidR="0001699E" w:rsidRPr="005A6D84" w:rsidRDefault="00FA08B2" w:rsidP="0001699E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1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Summers,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Diana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</w:rPr>
        <w:t xml:space="preserve"> and</w:t>
      </w:r>
      <w:r w:rsidR="00CE56FB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</w:rPr>
        <w:t>Matthew</w:t>
      </w:r>
      <w:r w:rsidR="00CE56FB" w:rsidRPr="005A6D84">
        <w:rPr>
          <w:rFonts w:ascii="Times New Roman" w:hAnsi="Times New Roman"/>
          <w:color w:val="auto"/>
          <w:sz w:val="21"/>
          <w:szCs w:val="21"/>
        </w:rPr>
        <w:t xml:space="preserve"> Dolliver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. </w:t>
      </w:r>
      <w:proofErr w:type="gramStart"/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>Drug Use: Treatment or Punishment?</w:t>
      </w:r>
      <w:proofErr w:type="gramEnd"/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 xml:space="preserve"> </w:t>
      </w:r>
      <w:proofErr w:type="gramStart"/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 xml:space="preserve">A </w:t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ab/>
        <w:t>Comparison between Poland and the United States.</w:t>
      </w:r>
      <w:proofErr w:type="gramEnd"/>
      <w:r w:rsidRPr="005A6D84">
        <w:rPr>
          <w:rFonts w:ascii="Times New Roman" w:hAnsi="Times New Roman"/>
          <w:i/>
          <w:iCs/>
          <w:color w:val="auto"/>
          <w:sz w:val="21"/>
          <w:szCs w:val="21"/>
          <w:lang w:bidi="en-US"/>
        </w:rPr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</w:rPr>
        <w:t>Emil P</w:t>
      </w:r>
      <w:r w:rsidRPr="005A6D84">
        <w:rPr>
          <w:rFonts w:ascii="Times New Roman" w:hAnsi="Times New Roman"/>
          <w:color w:val="auto"/>
          <w:sz w:val="21"/>
          <w:szCs w:val="21"/>
          <w:lang w:val="cs-CZ"/>
        </w:rPr>
        <w:t>ł</w:t>
      </w:r>
      <w:proofErr w:type="spellStart"/>
      <w:r w:rsidRPr="005A6D84">
        <w:rPr>
          <w:rFonts w:ascii="Times New Roman" w:hAnsi="Times New Roman"/>
          <w:color w:val="auto"/>
          <w:sz w:val="21"/>
          <w:szCs w:val="21"/>
        </w:rPr>
        <w:t>ywaczewski</w:t>
      </w:r>
      <w:proofErr w:type="spellEnd"/>
      <w:r w:rsidRPr="005A6D84">
        <w:rPr>
          <w:rFonts w:ascii="Times New Roman" w:hAnsi="Times New Roman"/>
          <w:color w:val="auto"/>
          <w:sz w:val="21"/>
          <w:szCs w:val="21"/>
        </w:rPr>
        <w:t xml:space="preserve"> (Eds.), The Current 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Problems of Penal Law in Criminology, 5</w:t>
      </w:r>
      <w:r w:rsidRPr="005A6D84">
        <w:rPr>
          <w:rFonts w:ascii="Times New Roman" w:hAnsi="Times New Roman"/>
          <w:color w:val="auto"/>
          <w:sz w:val="21"/>
          <w:szCs w:val="21"/>
          <w:vertAlign w:val="superscript"/>
        </w:rPr>
        <w:t>th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edition.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</w:rPr>
        <w:t>Wolters Kluwer Publishing House.</w:t>
      </w:r>
      <w:proofErr w:type="gramEnd"/>
    </w:p>
    <w:p w14:paraId="1DF21083" w14:textId="77777777" w:rsidR="0001699E" w:rsidRPr="005A6D84" w:rsidRDefault="0001699E" w:rsidP="00807EF3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6A704356" w14:textId="77777777" w:rsidR="007F50BC" w:rsidRPr="005A6D84" w:rsidRDefault="00887F2B" w:rsidP="00807EF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2010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="008823CA" w:rsidRPr="005A6D84">
        <w:rPr>
          <w:color w:val="auto"/>
          <w:sz w:val="21"/>
        </w:rPr>
        <w:t xml:space="preserve">Dolliver, Matthew. </w:t>
      </w:r>
      <w:proofErr w:type="gramStart"/>
      <w:r w:rsidRPr="005A6D84">
        <w:rPr>
          <w:i/>
          <w:color w:val="auto"/>
          <w:sz w:val="21"/>
        </w:rPr>
        <w:t>Major Crime Data Sources: Promises and Problems</w:t>
      </w:r>
      <w:r w:rsidR="0083273E" w:rsidRPr="005A6D84">
        <w:rPr>
          <w:color w:val="auto"/>
          <w:sz w:val="21"/>
        </w:rPr>
        <w:t>.</w:t>
      </w:r>
      <w:proofErr w:type="gramEnd"/>
      <w:r w:rsidR="0083273E" w:rsidRPr="005A6D84">
        <w:rPr>
          <w:color w:val="auto"/>
          <w:sz w:val="21"/>
        </w:rPr>
        <w:t xml:space="preserve"> </w:t>
      </w:r>
      <w:proofErr w:type="gramStart"/>
      <w:r w:rsidR="0083273E" w:rsidRPr="005A6D84">
        <w:rPr>
          <w:color w:val="auto"/>
          <w:sz w:val="21"/>
        </w:rPr>
        <w:t xml:space="preserve">Criminological </w:t>
      </w:r>
      <w:r w:rsidR="0083273E" w:rsidRPr="005A6D84">
        <w:rPr>
          <w:color w:val="auto"/>
          <w:sz w:val="21"/>
        </w:rPr>
        <w:tab/>
      </w:r>
      <w:r w:rsidR="0083273E" w:rsidRPr="005A6D84">
        <w:rPr>
          <w:color w:val="auto"/>
          <w:sz w:val="21"/>
        </w:rPr>
        <w:tab/>
      </w:r>
      <w:r w:rsidR="0083273E" w:rsidRPr="005A6D84">
        <w:rPr>
          <w:color w:val="auto"/>
          <w:sz w:val="21"/>
        </w:rPr>
        <w:tab/>
      </w:r>
      <w:r w:rsidR="0083273E" w:rsidRPr="005A6D84">
        <w:rPr>
          <w:color w:val="auto"/>
          <w:sz w:val="21"/>
        </w:rPr>
        <w:tab/>
        <w:t xml:space="preserve">Research and </w:t>
      </w:r>
      <w:r w:rsidRPr="005A6D84">
        <w:rPr>
          <w:color w:val="auto"/>
          <w:sz w:val="21"/>
        </w:rPr>
        <w:t>Evaluation Methods: Research Themes,</w:t>
      </w:r>
      <w:r w:rsidR="0083273E" w:rsidRPr="005A6D84">
        <w:rPr>
          <w:color w:val="auto"/>
          <w:sz w:val="21"/>
        </w:rPr>
        <w:t xml:space="preserve"> Chapter 3.</w:t>
      </w:r>
      <w:proofErr w:type="gramEnd"/>
      <w:r w:rsidR="007F50BC" w:rsidRPr="005A6D84">
        <w:rPr>
          <w:color w:val="auto"/>
          <w:sz w:val="21"/>
        </w:rPr>
        <w:t xml:space="preserve"> Academia.edu. Available at: </w:t>
      </w:r>
    </w:p>
    <w:p w14:paraId="6FD41A99" w14:textId="77777777" w:rsidR="007F50BC" w:rsidRPr="005A6D84" w:rsidRDefault="007F50BC" w:rsidP="00807EF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http://www.academia.edu/1373705/._DATA_SOURCES_FOR_CRIMINOLOGICAL_</w:t>
      </w:r>
    </w:p>
    <w:p w14:paraId="370D500D" w14:textId="77777777" w:rsidR="00887F2B" w:rsidRPr="005A6D84" w:rsidRDefault="007F50BC" w:rsidP="00807EF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proofErr w:type="gramStart"/>
      <w:r w:rsidRPr="005A6D84">
        <w:rPr>
          <w:color w:val="auto"/>
          <w:sz w:val="21"/>
        </w:rPr>
        <w:t>RESEARCH.</w:t>
      </w:r>
      <w:proofErr w:type="gramEnd"/>
    </w:p>
    <w:p w14:paraId="14C4CEED" w14:textId="77777777" w:rsidR="00887F2B" w:rsidRPr="005A6D84" w:rsidRDefault="00887F2B" w:rsidP="00807EF3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5D432985" w14:textId="77777777" w:rsidR="00D3286D" w:rsidRPr="005A6D84" w:rsidRDefault="00D3286D" w:rsidP="00807EF3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07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Dolliver, Matthew. </w:t>
      </w:r>
      <w:proofErr w:type="gramStart"/>
      <w:r w:rsidRPr="005A6D84">
        <w:rPr>
          <w:i/>
          <w:color w:val="auto"/>
          <w:sz w:val="21"/>
        </w:rPr>
        <w:t>Navigating your way through theft from cars</w:t>
      </w:r>
      <w:r w:rsidRPr="005A6D84">
        <w:rPr>
          <w:color w:val="auto"/>
          <w:sz w:val="21"/>
        </w:rPr>
        <w:t>.</w:t>
      </w:r>
      <w:proofErr w:type="gramEnd"/>
      <w:r w:rsidRPr="005A6D84">
        <w:rPr>
          <w:color w:val="auto"/>
          <w:sz w:val="21"/>
        </w:rPr>
        <w:t xml:space="preserve"> Boston, MA. </w:t>
      </w:r>
      <w:proofErr w:type="gramStart"/>
      <w:r w:rsidRPr="005A6D84">
        <w:rPr>
          <w:color w:val="auto"/>
          <w:sz w:val="21"/>
        </w:rPr>
        <w:t xml:space="preserve">Boston Police 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Department.</w:t>
      </w:r>
      <w:proofErr w:type="gramEnd"/>
      <w:r w:rsidRPr="005A6D84">
        <w:rPr>
          <w:color w:val="auto"/>
          <w:sz w:val="21"/>
        </w:rPr>
        <w:t xml:space="preserve"> Internal </w:t>
      </w:r>
      <w:r w:rsidR="009E2E75" w:rsidRPr="005A6D84">
        <w:rPr>
          <w:color w:val="auto"/>
          <w:sz w:val="21"/>
        </w:rPr>
        <w:t>publication</w:t>
      </w:r>
      <w:r w:rsidR="00B87443" w:rsidRPr="005A6D84">
        <w:rPr>
          <w:color w:val="auto"/>
          <w:sz w:val="21"/>
        </w:rPr>
        <w:t xml:space="preserve"> prepared for the Office of Strategic Planning in the Boston </w:t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  <w:t>Police Department.</w:t>
      </w:r>
    </w:p>
    <w:p w14:paraId="749CC1D5" w14:textId="77777777" w:rsidR="009E2E75" w:rsidRPr="005A6D84" w:rsidRDefault="009E2E75" w:rsidP="009E2E75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3CC50582" w14:textId="77777777" w:rsidR="009E2E75" w:rsidRPr="005A6D84" w:rsidRDefault="009E2E75" w:rsidP="009E2E75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2007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Dolliver, Matthew. </w:t>
      </w:r>
      <w:r w:rsidRPr="005A6D84">
        <w:rPr>
          <w:i/>
          <w:color w:val="auto"/>
          <w:sz w:val="21"/>
        </w:rPr>
        <w:t xml:space="preserve">Pawning it off: a guide to theft and pawn </w:t>
      </w:r>
      <w:proofErr w:type="gramStart"/>
      <w:r w:rsidRPr="005A6D84">
        <w:rPr>
          <w:i/>
          <w:color w:val="auto"/>
          <w:sz w:val="21"/>
        </w:rPr>
        <w:t>shops</w:t>
      </w:r>
      <w:r w:rsidRPr="005A6D84">
        <w:rPr>
          <w:color w:val="auto"/>
          <w:sz w:val="21"/>
        </w:rPr>
        <w:t xml:space="preserve"> .</w:t>
      </w:r>
      <w:proofErr w:type="gramEnd"/>
      <w:r w:rsidRPr="005A6D84">
        <w:rPr>
          <w:color w:val="auto"/>
          <w:sz w:val="21"/>
        </w:rPr>
        <w:t xml:space="preserve"> Boston, MA. </w:t>
      </w:r>
      <w:proofErr w:type="gramStart"/>
      <w:r w:rsidRPr="005A6D84">
        <w:rPr>
          <w:color w:val="auto"/>
          <w:sz w:val="21"/>
        </w:rPr>
        <w:t xml:space="preserve">Boston 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Police Department.</w:t>
      </w:r>
      <w:proofErr w:type="gramEnd"/>
      <w:r w:rsidRPr="005A6D84">
        <w:rPr>
          <w:color w:val="auto"/>
          <w:sz w:val="21"/>
        </w:rPr>
        <w:t xml:space="preserve"> </w:t>
      </w:r>
      <w:r w:rsidR="00B87443" w:rsidRPr="005A6D84">
        <w:rPr>
          <w:color w:val="auto"/>
          <w:sz w:val="21"/>
        </w:rPr>
        <w:t xml:space="preserve">Internal publication prepared for the Office of Strategic Planning in the </w:t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</w:r>
      <w:r w:rsidR="00B87443" w:rsidRPr="005A6D84">
        <w:rPr>
          <w:color w:val="auto"/>
          <w:sz w:val="21"/>
        </w:rPr>
        <w:tab/>
        <w:t>Boston Police Department.</w:t>
      </w:r>
    </w:p>
    <w:p w14:paraId="6D713340" w14:textId="77777777" w:rsidR="008E79B9" w:rsidRPr="005A6D84" w:rsidRDefault="008E79B9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2AC81517" w14:textId="77777777" w:rsidR="008E79B9" w:rsidRPr="005A6D84" w:rsidRDefault="008E79B9" w:rsidP="008E79B9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FUNDED GRANTS</w:t>
      </w:r>
    </w:p>
    <w:p w14:paraId="107189E6" w14:textId="77777777" w:rsidR="002D5B6F" w:rsidRPr="005A6D84" w:rsidRDefault="002D5B6F" w:rsidP="002D5B6F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color w:val="auto"/>
          <w:sz w:val="21"/>
        </w:rPr>
        <w:t>2018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>Alabama Department of Corrections Women’s Risk Needs Assessment Validation Study</w:t>
      </w:r>
    </w:p>
    <w:p w14:paraId="6EC408C1" w14:textId="77777777" w:rsidR="002D5B6F" w:rsidRPr="005A6D84" w:rsidRDefault="002D5B6F" w:rsidP="002D5B6F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Role: Co-Pi</w:t>
      </w:r>
    </w:p>
    <w:p w14:paraId="7190C9E6" w14:textId="43FD0E0A" w:rsidR="002D5B6F" w:rsidRPr="005A6D84" w:rsidRDefault="002D5B6F" w:rsidP="00335C07">
      <w:pPr>
        <w:ind w:left="-540" w:right="-720"/>
        <w:rPr>
          <w:rFonts w:ascii="Times New Roman" w:hAnsi="Times New Roman"/>
          <w:b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Awarded </w:t>
      </w:r>
      <w:r w:rsidR="00335C07" w:rsidRPr="005A6D84">
        <w:rPr>
          <w:rFonts w:ascii="Times New Roman" w:hAnsi="Times New Roman"/>
          <w:color w:val="auto"/>
          <w:sz w:val="21"/>
          <w:szCs w:val="21"/>
        </w:rPr>
        <w:t>$1,948,638</w:t>
      </w:r>
      <w:r w:rsidR="00290C3A" w:rsidRPr="005A6D84">
        <w:rPr>
          <w:rFonts w:ascii="Times New Roman" w:hAnsi="Times New Roman"/>
          <w:color w:val="auto"/>
          <w:sz w:val="21"/>
          <w:szCs w:val="21"/>
        </w:rPr>
        <w:t>.00</w:t>
      </w:r>
      <w:r w:rsidR="001815A7" w:rsidRPr="005A6D84">
        <w:rPr>
          <w:rFonts w:ascii="Times New Roman" w:hAnsi="Times New Roman"/>
          <w:b/>
          <w:color w:val="auto"/>
          <w:sz w:val="21"/>
          <w:szCs w:val="21"/>
        </w:rPr>
        <w:t xml:space="preserve"> </w:t>
      </w:r>
      <w:r w:rsidR="001815A7" w:rsidRPr="005A6D84">
        <w:rPr>
          <w:rFonts w:ascii="Times New Roman" w:hAnsi="Times New Roman"/>
          <w:b/>
          <w:i/>
          <w:color w:val="auto"/>
          <w:sz w:val="21"/>
          <w:szCs w:val="21"/>
        </w:rPr>
        <w:t>Pending</w:t>
      </w:r>
    </w:p>
    <w:p w14:paraId="5A9E6B13" w14:textId="77777777" w:rsidR="002D5B6F" w:rsidRPr="005A6D84" w:rsidRDefault="002D5B6F" w:rsidP="002D5B6F">
      <w:pPr>
        <w:ind w:left="-540" w:right="-720"/>
        <w:rPr>
          <w:color w:val="auto"/>
          <w:sz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labama Department of Corrections</w:t>
      </w:r>
    </w:p>
    <w:p w14:paraId="58DDCA20" w14:textId="77777777" w:rsidR="00D47908" w:rsidRPr="005A6D84" w:rsidRDefault="00D47908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FA0255C" w14:textId="77777777" w:rsidR="00AB2391" w:rsidRPr="005A6D84" w:rsidRDefault="00AB2391" w:rsidP="00AB2391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3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>Gender Role Pressure and Minor Generalized Deviant Behavior in College Students: A Test</w:t>
      </w:r>
    </w:p>
    <w:p w14:paraId="4DC61E4D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proofErr w:type="gramStart"/>
      <w:r w:rsidRPr="005A6D84">
        <w:rPr>
          <w:rFonts w:ascii="Times New Roman" w:hAnsi="Times New Roman"/>
          <w:i/>
          <w:color w:val="auto"/>
          <w:sz w:val="21"/>
          <w:szCs w:val="21"/>
        </w:rPr>
        <w:t>of</w:t>
      </w:r>
      <w:proofErr w:type="gramEnd"/>
      <w:r w:rsidRPr="005A6D84">
        <w:rPr>
          <w:rFonts w:ascii="Times New Roman" w:hAnsi="Times New Roman"/>
          <w:i/>
          <w:color w:val="auto"/>
          <w:sz w:val="21"/>
          <w:szCs w:val="21"/>
        </w:rPr>
        <w:t xml:space="preserve"> Gender Role Stress Theory</w:t>
      </w:r>
    </w:p>
    <w:p w14:paraId="44854EAF" w14:textId="77777777" w:rsidR="00AB2391" w:rsidRPr="005A6D84" w:rsidRDefault="00AB2391" w:rsidP="00AB2391">
      <w:pPr>
        <w:ind w:left="180" w:right="-720" w:firstLine="126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Doctoral Dissertation Completion Fellowship</w:t>
      </w:r>
    </w:p>
    <w:p w14:paraId="492859D4" w14:textId="77777777" w:rsidR="00AB2391" w:rsidRPr="005A6D84" w:rsidRDefault="00AB2391" w:rsidP="00AB2391">
      <w:pPr>
        <w:ind w:left="-540" w:right="-720"/>
        <w:rPr>
          <w:rFonts w:ascii="Times New Roman" w:hAnsi="Times New Roman"/>
          <w:b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b/>
          <w:color w:val="auto"/>
          <w:sz w:val="21"/>
          <w:szCs w:val="21"/>
        </w:rPr>
        <w:t>Awarded $8,500.00</w:t>
      </w:r>
    </w:p>
    <w:p w14:paraId="2C0AF415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Office of the Provost</w:t>
      </w:r>
    </w:p>
    <w:p w14:paraId="3B4289D8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</w:t>
      </w:r>
    </w:p>
    <w:p w14:paraId="02AEF080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0C4D077D" w14:textId="77777777" w:rsidR="00AB2391" w:rsidRPr="005A6D84" w:rsidRDefault="00AB2391" w:rsidP="00AB2391">
      <w:pPr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3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>Empirically Testing Gender Role Stress Theory</w:t>
      </w:r>
    </w:p>
    <w:p w14:paraId="0225079B" w14:textId="77777777" w:rsidR="00AB2391" w:rsidRPr="005A6D84" w:rsidRDefault="00AB2391" w:rsidP="00AB2391">
      <w:pPr>
        <w:ind w:left="900" w:right="-720" w:firstLine="54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SCCJ Doctoral Dissertation Research Improvement Grant</w:t>
      </w:r>
    </w:p>
    <w:p w14:paraId="61A16A76" w14:textId="77777777" w:rsidR="00AB2391" w:rsidRPr="005A6D84" w:rsidRDefault="00AB2391" w:rsidP="00AB2391">
      <w:pPr>
        <w:ind w:left="-540" w:right="-720"/>
        <w:rPr>
          <w:rFonts w:ascii="Times New Roman" w:hAnsi="Times New Roman"/>
          <w:b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b/>
          <w:color w:val="auto"/>
          <w:sz w:val="21"/>
          <w:szCs w:val="21"/>
        </w:rPr>
        <w:t>Awarded $450.00</w:t>
      </w:r>
    </w:p>
    <w:p w14:paraId="087E256A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chool of Criminology and Criminal Justice</w:t>
      </w:r>
    </w:p>
    <w:p w14:paraId="6A6E1059" w14:textId="77777777" w:rsidR="00AB2391" w:rsidRPr="005A6D84" w:rsidRDefault="00AB2391" w:rsidP="00AB239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</w:t>
      </w:r>
    </w:p>
    <w:p w14:paraId="4D963F6B" w14:textId="77777777" w:rsidR="005E527D" w:rsidRPr="005A6D84" w:rsidRDefault="005E527D" w:rsidP="005E527D">
      <w:pPr>
        <w:ind w:left="-540" w:right="-720"/>
        <w:rPr>
          <w:color w:val="auto"/>
          <w:sz w:val="21"/>
        </w:rPr>
      </w:pPr>
    </w:p>
    <w:p w14:paraId="1B76130E" w14:textId="77777777" w:rsidR="00B27451" w:rsidRPr="005A6D84" w:rsidRDefault="00B27451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69ED560A" w14:textId="20E5B1A9" w:rsidR="00D0376F" w:rsidRPr="005A6D84" w:rsidRDefault="00D0376F" w:rsidP="00D0376F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GRANTS UNDER REVIEW</w:t>
      </w:r>
    </w:p>
    <w:p w14:paraId="510AA841" w14:textId="77777777" w:rsidR="00D0376F" w:rsidRPr="005A6D84" w:rsidRDefault="00D0376F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1939E663" w14:textId="77777777" w:rsidR="00D0376F" w:rsidRPr="005A6D84" w:rsidRDefault="00D0376F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1BC5C912" w14:textId="77777777" w:rsidR="008E79B9" w:rsidRPr="005A6D84" w:rsidRDefault="008E79B9" w:rsidP="008E79B9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  <w:u w:val="single"/>
        </w:rPr>
      </w:pPr>
      <w:r w:rsidRPr="005A6D84">
        <w:rPr>
          <w:color w:val="auto"/>
          <w:sz w:val="21"/>
        </w:rPr>
        <w:t>UNFUNDED GRANT-WRITING EXPERIENCE</w:t>
      </w:r>
    </w:p>
    <w:p w14:paraId="0DBF67DF" w14:textId="77777777" w:rsidR="00D47908" w:rsidRPr="005A6D84" w:rsidRDefault="00D47908" w:rsidP="0082388A">
      <w:pPr>
        <w:tabs>
          <w:tab w:val="left" w:pos="90"/>
        </w:tabs>
        <w:ind w:left="1440" w:right="-720" w:hanging="1980"/>
        <w:rPr>
          <w:color w:val="auto"/>
          <w:sz w:val="21"/>
        </w:rPr>
      </w:pPr>
    </w:p>
    <w:p w14:paraId="03008F90" w14:textId="77777777" w:rsidR="0082388A" w:rsidRPr="005A6D84" w:rsidRDefault="0082388A" w:rsidP="0082388A">
      <w:pPr>
        <w:tabs>
          <w:tab w:val="left" w:pos="90"/>
        </w:tabs>
        <w:ind w:left="1440" w:right="-720" w:hanging="1980"/>
        <w:rPr>
          <w:color w:val="auto"/>
          <w:sz w:val="21"/>
        </w:rPr>
      </w:pPr>
      <w:proofErr w:type="gramStart"/>
      <w:r w:rsidRPr="005A6D84">
        <w:rPr>
          <w:color w:val="auto"/>
          <w:sz w:val="21"/>
        </w:rPr>
        <w:t>Feb. 201</w:t>
      </w:r>
      <w:r w:rsidR="00BA68B5" w:rsidRPr="005A6D84">
        <w:rPr>
          <w:color w:val="auto"/>
          <w:sz w:val="21"/>
        </w:rPr>
        <w:t>6</w:t>
      </w:r>
      <w:r w:rsidRPr="005A6D84">
        <w:rPr>
          <w:color w:val="auto"/>
          <w:sz w:val="21"/>
        </w:rPr>
        <w:tab/>
        <w:t>Principal Investigator.</w:t>
      </w:r>
      <w:proofErr w:type="gramEnd"/>
      <w:r w:rsidRPr="005A6D84">
        <w:rPr>
          <w:color w:val="auto"/>
          <w:sz w:val="21"/>
        </w:rPr>
        <w:t xml:space="preserve"> "</w:t>
      </w:r>
      <w:r w:rsidR="00CE5986" w:rsidRPr="005A6D84">
        <w:rPr>
          <w:color w:val="auto"/>
          <w:sz w:val="21"/>
        </w:rPr>
        <w:t>Exploring the Impact of Creativity on Individual Propensity for Property Crime in Stressful Situations</w:t>
      </w:r>
      <w:r w:rsidRPr="005A6D84">
        <w:rPr>
          <w:color w:val="auto"/>
          <w:sz w:val="21"/>
        </w:rPr>
        <w:t>"</w:t>
      </w:r>
    </w:p>
    <w:p w14:paraId="4790279B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ARSCA (College Academy of Research, Scholarship, and Creative Activity)</w:t>
      </w:r>
    </w:p>
    <w:p w14:paraId="004C4A2B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ollege of Arts and Sciences</w:t>
      </w:r>
    </w:p>
    <w:p w14:paraId="09C60A79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he University of Alabama</w:t>
      </w:r>
    </w:p>
    <w:p w14:paraId="0D8C75F0" w14:textId="77777777" w:rsidR="0082388A" w:rsidRPr="005A6D84" w:rsidRDefault="0082388A" w:rsidP="0082388A">
      <w:pPr>
        <w:tabs>
          <w:tab w:val="left" w:pos="90"/>
        </w:tabs>
        <w:ind w:left="1440" w:right="-720" w:hanging="1980"/>
        <w:rPr>
          <w:color w:val="auto"/>
          <w:sz w:val="21"/>
        </w:rPr>
      </w:pPr>
    </w:p>
    <w:p w14:paraId="60953FF5" w14:textId="77777777" w:rsidR="0082388A" w:rsidRPr="005A6D84" w:rsidRDefault="00BC6352" w:rsidP="0082388A">
      <w:pPr>
        <w:tabs>
          <w:tab w:val="left" w:pos="90"/>
        </w:tabs>
        <w:ind w:left="1440" w:right="-720" w:hanging="1980"/>
        <w:rPr>
          <w:color w:val="auto"/>
          <w:sz w:val="21"/>
        </w:rPr>
      </w:pPr>
      <w:proofErr w:type="gramStart"/>
      <w:r w:rsidRPr="005A6D84">
        <w:rPr>
          <w:color w:val="auto"/>
          <w:sz w:val="21"/>
        </w:rPr>
        <w:t>Jan</w:t>
      </w:r>
      <w:r w:rsidR="0082388A" w:rsidRPr="005A6D84">
        <w:rPr>
          <w:color w:val="auto"/>
          <w:sz w:val="21"/>
        </w:rPr>
        <w:t>. 201</w:t>
      </w:r>
      <w:r w:rsidRPr="005A6D84">
        <w:rPr>
          <w:color w:val="auto"/>
          <w:sz w:val="21"/>
        </w:rPr>
        <w:t>6</w:t>
      </w:r>
      <w:r w:rsidR="0082388A" w:rsidRPr="005A6D84">
        <w:rPr>
          <w:color w:val="auto"/>
          <w:sz w:val="21"/>
        </w:rPr>
        <w:tab/>
        <w:t>Principal Investigator.</w:t>
      </w:r>
      <w:proofErr w:type="gramEnd"/>
      <w:r w:rsidR="0082388A" w:rsidRPr="005A6D84">
        <w:rPr>
          <w:color w:val="auto"/>
          <w:sz w:val="21"/>
        </w:rPr>
        <w:t xml:space="preserve"> "</w:t>
      </w:r>
      <w:r w:rsidRPr="005A6D84">
        <w:rPr>
          <w:color w:val="auto"/>
          <w:sz w:val="21"/>
        </w:rPr>
        <w:t>Exploration of the Relationship between Creativity and Criminality in Stressful Situations</w:t>
      </w:r>
      <w:r w:rsidR="0082388A" w:rsidRPr="005A6D84">
        <w:rPr>
          <w:color w:val="auto"/>
          <w:sz w:val="21"/>
        </w:rPr>
        <w:t>"</w:t>
      </w:r>
    </w:p>
    <w:p w14:paraId="58C38B68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="00BC6352" w:rsidRPr="005A6D84">
        <w:rPr>
          <w:color w:val="auto"/>
          <w:sz w:val="21"/>
        </w:rPr>
        <w:t>RGC (Research Grants Committee)</w:t>
      </w:r>
    </w:p>
    <w:p w14:paraId="60C7FE6E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ollege of Arts and Sciences</w:t>
      </w:r>
    </w:p>
    <w:p w14:paraId="7378A025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he University of Alabama</w:t>
      </w:r>
    </w:p>
    <w:p w14:paraId="75A491A4" w14:textId="77777777" w:rsidR="0082388A" w:rsidRPr="005A6D84" w:rsidRDefault="0082388A" w:rsidP="001D5EE3">
      <w:pPr>
        <w:tabs>
          <w:tab w:val="left" w:pos="90"/>
        </w:tabs>
        <w:ind w:left="1440" w:right="-720" w:hanging="1980"/>
        <w:rPr>
          <w:color w:val="auto"/>
          <w:sz w:val="21"/>
        </w:rPr>
      </w:pPr>
    </w:p>
    <w:p w14:paraId="4574377D" w14:textId="77777777" w:rsidR="0082388A" w:rsidRPr="005A6D84" w:rsidRDefault="00BA68B5" w:rsidP="0082388A">
      <w:pPr>
        <w:tabs>
          <w:tab w:val="left" w:pos="90"/>
        </w:tabs>
        <w:ind w:left="1440" w:right="-720" w:hanging="1980"/>
        <w:rPr>
          <w:color w:val="auto"/>
          <w:sz w:val="21"/>
        </w:rPr>
      </w:pPr>
      <w:proofErr w:type="gramStart"/>
      <w:r w:rsidRPr="005A6D84">
        <w:rPr>
          <w:color w:val="auto"/>
          <w:sz w:val="21"/>
        </w:rPr>
        <w:t>Oct</w:t>
      </w:r>
      <w:r w:rsidR="0082388A" w:rsidRPr="005A6D84">
        <w:rPr>
          <w:color w:val="auto"/>
          <w:sz w:val="21"/>
        </w:rPr>
        <w:t>. 2015</w:t>
      </w:r>
      <w:r w:rsidR="0082388A" w:rsidRPr="005A6D84">
        <w:rPr>
          <w:color w:val="auto"/>
          <w:sz w:val="21"/>
        </w:rPr>
        <w:tab/>
        <w:t>Principal Investigator.</w:t>
      </w:r>
      <w:proofErr w:type="gramEnd"/>
      <w:r w:rsidR="0082388A" w:rsidRPr="005A6D84">
        <w:rPr>
          <w:color w:val="auto"/>
          <w:sz w:val="21"/>
        </w:rPr>
        <w:t xml:space="preserve"> "Exploring the Impact of Creativity on Criminal Propensity in Stressful Situations"</w:t>
      </w:r>
    </w:p>
    <w:p w14:paraId="16819A71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ARSCA (College Academy of Research, Scholarship, and Creative Activity)</w:t>
      </w:r>
    </w:p>
    <w:p w14:paraId="050EA756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="00BC6352" w:rsidRPr="005A6D84">
        <w:rPr>
          <w:color w:val="auto"/>
          <w:sz w:val="21"/>
        </w:rPr>
        <w:t>The Office for Sponsored Programs</w:t>
      </w:r>
    </w:p>
    <w:p w14:paraId="1E365042" w14:textId="77777777" w:rsidR="0082388A" w:rsidRPr="005A6D84" w:rsidRDefault="0082388A" w:rsidP="0082388A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he University of Alabama</w:t>
      </w:r>
    </w:p>
    <w:p w14:paraId="24B1A86E" w14:textId="77777777" w:rsidR="0082388A" w:rsidRPr="005A6D84" w:rsidRDefault="0082388A" w:rsidP="001D5EE3">
      <w:pPr>
        <w:tabs>
          <w:tab w:val="left" w:pos="90"/>
        </w:tabs>
        <w:ind w:left="1440" w:right="-720" w:hanging="1980"/>
        <w:rPr>
          <w:color w:val="auto"/>
          <w:sz w:val="21"/>
        </w:rPr>
      </w:pPr>
    </w:p>
    <w:p w14:paraId="4E973D21" w14:textId="77777777" w:rsidR="001D5EE3" w:rsidRPr="005A6D84" w:rsidRDefault="001D5EE3" w:rsidP="001D5EE3">
      <w:pPr>
        <w:tabs>
          <w:tab w:val="left" w:pos="90"/>
        </w:tabs>
        <w:ind w:left="1440" w:right="-720" w:hanging="1980"/>
        <w:rPr>
          <w:color w:val="auto"/>
          <w:sz w:val="21"/>
        </w:rPr>
      </w:pPr>
      <w:proofErr w:type="gramStart"/>
      <w:r w:rsidRPr="005A6D84">
        <w:rPr>
          <w:color w:val="auto"/>
          <w:sz w:val="21"/>
        </w:rPr>
        <w:t>Feb. 2015</w:t>
      </w:r>
      <w:r w:rsidRPr="005A6D84">
        <w:rPr>
          <w:color w:val="auto"/>
          <w:sz w:val="21"/>
        </w:rPr>
        <w:tab/>
        <w:t>Principa</w:t>
      </w:r>
      <w:r w:rsidR="009D4C71" w:rsidRPr="005A6D84">
        <w:rPr>
          <w:color w:val="auto"/>
          <w:sz w:val="21"/>
        </w:rPr>
        <w:t>l Investigator.</w:t>
      </w:r>
      <w:proofErr w:type="gramEnd"/>
      <w:r w:rsidR="009D4C71" w:rsidRPr="005A6D84">
        <w:rPr>
          <w:color w:val="auto"/>
          <w:sz w:val="21"/>
        </w:rPr>
        <w:t xml:space="preserve"> "Exploring the Impact of Creativity on Criminal P</w:t>
      </w:r>
      <w:r w:rsidRPr="005A6D84">
        <w:rPr>
          <w:color w:val="auto"/>
          <w:sz w:val="21"/>
        </w:rPr>
        <w:t xml:space="preserve">ropensity in </w:t>
      </w:r>
      <w:r w:rsidR="009D4C71" w:rsidRPr="005A6D84">
        <w:rPr>
          <w:color w:val="auto"/>
          <w:sz w:val="21"/>
        </w:rPr>
        <w:t>Stressful S</w:t>
      </w:r>
      <w:r w:rsidRPr="005A6D84">
        <w:rPr>
          <w:color w:val="auto"/>
          <w:sz w:val="21"/>
        </w:rPr>
        <w:t>ituations"</w:t>
      </w:r>
    </w:p>
    <w:p w14:paraId="1B110B88" w14:textId="77777777" w:rsidR="001D5EE3" w:rsidRPr="005A6D84" w:rsidRDefault="001D5EE3" w:rsidP="001D5EE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ARSCA (College Academy of Research, Scholarship, and Creative Activity)</w:t>
      </w:r>
    </w:p>
    <w:p w14:paraId="77F43380" w14:textId="77777777" w:rsidR="001D5EE3" w:rsidRPr="005A6D84" w:rsidRDefault="001D5EE3" w:rsidP="001D5EE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ollege of Arts and Sciences</w:t>
      </w:r>
    </w:p>
    <w:p w14:paraId="6E68A032" w14:textId="77777777" w:rsidR="001D5EE3" w:rsidRPr="005A6D84" w:rsidRDefault="001D5EE3" w:rsidP="001D5EE3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he University of Alabama</w:t>
      </w:r>
    </w:p>
    <w:p w14:paraId="3ED6912E" w14:textId="77777777" w:rsidR="008E79B9" w:rsidRPr="005A6D84" w:rsidRDefault="008E79B9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488C64A8" w14:textId="77777777" w:rsidR="008E79B9" w:rsidRPr="005A6D84" w:rsidRDefault="00CF565B" w:rsidP="008E79B9">
      <w:pPr>
        <w:tabs>
          <w:tab w:val="left" w:pos="90"/>
        </w:tabs>
        <w:ind w:left="-540" w:right="-720"/>
        <w:rPr>
          <w:color w:val="auto"/>
          <w:sz w:val="21"/>
        </w:rPr>
      </w:pPr>
      <w:proofErr w:type="gramStart"/>
      <w:r w:rsidRPr="005A6D84">
        <w:rPr>
          <w:color w:val="auto"/>
          <w:sz w:val="21"/>
        </w:rPr>
        <w:t>Oct. 2014</w:t>
      </w:r>
      <w:r w:rsidR="00D22D61" w:rsidRPr="005A6D84">
        <w:rPr>
          <w:color w:val="auto"/>
          <w:sz w:val="21"/>
        </w:rPr>
        <w:tab/>
      </w:r>
      <w:r w:rsidR="00D22D61" w:rsidRPr="005A6D84">
        <w:rPr>
          <w:color w:val="auto"/>
          <w:sz w:val="21"/>
        </w:rPr>
        <w:tab/>
        <w:t>Principal Investigator</w:t>
      </w:r>
      <w:r w:rsidR="00840CA4" w:rsidRPr="005A6D84">
        <w:rPr>
          <w:color w:val="auto"/>
          <w:sz w:val="21"/>
        </w:rPr>
        <w:t>.</w:t>
      </w:r>
      <w:proofErr w:type="gramEnd"/>
      <w:r w:rsidR="00D22D61" w:rsidRPr="005A6D84">
        <w:rPr>
          <w:color w:val="auto"/>
          <w:sz w:val="21"/>
        </w:rPr>
        <w:t xml:space="preserve"> "</w:t>
      </w:r>
      <w:r w:rsidR="00AB2391" w:rsidRPr="005A6D84">
        <w:rPr>
          <w:color w:val="auto"/>
          <w:sz w:val="21"/>
        </w:rPr>
        <w:t xml:space="preserve">Investigating Group Differences in Gender Identity and Minor </w:t>
      </w:r>
      <w:r w:rsidR="00AB2391" w:rsidRPr="005A6D84">
        <w:rPr>
          <w:color w:val="auto"/>
          <w:sz w:val="21"/>
        </w:rPr>
        <w:tab/>
      </w:r>
      <w:r w:rsidR="00AB2391" w:rsidRPr="005A6D84">
        <w:rPr>
          <w:color w:val="auto"/>
          <w:sz w:val="21"/>
        </w:rPr>
        <w:tab/>
      </w:r>
      <w:r w:rsidR="00AB2391" w:rsidRPr="005A6D84">
        <w:rPr>
          <w:color w:val="auto"/>
          <w:sz w:val="21"/>
        </w:rPr>
        <w:tab/>
      </w:r>
      <w:r w:rsidR="00AB2391" w:rsidRPr="005A6D84">
        <w:rPr>
          <w:color w:val="auto"/>
          <w:sz w:val="21"/>
        </w:rPr>
        <w:tab/>
        <w:t>General Deviant Behavior</w:t>
      </w:r>
      <w:r w:rsidR="00D22D61" w:rsidRPr="005A6D84">
        <w:rPr>
          <w:color w:val="auto"/>
          <w:sz w:val="21"/>
        </w:rPr>
        <w:t>"</w:t>
      </w:r>
    </w:p>
    <w:p w14:paraId="4CFE5DCB" w14:textId="77777777" w:rsidR="00D22D61" w:rsidRPr="005A6D84" w:rsidRDefault="00D22D61" w:rsidP="008E79B9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ARSCA (College Academy of Research, Scholarship, and Creative Activity)</w:t>
      </w:r>
    </w:p>
    <w:p w14:paraId="556109A4" w14:textId="77777777" w:rsidR="00D22D61" w:rsidRPr="005A6D84" w:rsidRDefault="00D22D61" w:rsidP="008E79B9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College of Arts and Sciences</w:t>
      </w:r>
    </w:p>
    <w:p w14:paraId="06BBAAB4" w14:textId="77777777" w:rsidR="00D22D61" w:rsidRPr="005A6D84" w:rsidRDefault="00D22D61" w:rsidP="008E79B9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he University of Alabama</w:t>
      </w:r>
    </w:p>
    <w:p w14:paraId="689071DD" w14:textId="77777777" w:rsidR="008E79B9" w:rsidRPr="005A6D84" w:rsidRDefault="008E79B9" w:rsidP="008E79B9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086D0727" w14:textId="77777777" w:rsidR="00B27451" w:rsidRPr="005A6D84" w:rsidRDefault="00B27451" w:rsidP="00B27451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PROFESSIONAL PRESENTATIONS</w:t>
      </w:r>
      <w:r w:rsidR="00803C4D" w:rsidRPr="005A6D84">
        <w:rPr>
          <w:color w:val="auto"/>
          <w:sz w:val="21"/>
        </w:rPr>
        <w:t xml:space="preserve"> &amp; MEETINGS</w:t>
      </w:r>
    </w:p>
    <w:p w14:paraId="3EC18B32" w14:textId="77777777" w:rsidR="00263EED" w:rsidRPr="005A6D84" w:rsidRDefault="00263EED" w:rsidP="00263EED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5366B8C4" w14:textId="6ADB9854" w:rsidR="00263EED" w:rsidRPr="005A6D84" w:rsidRDefault="00263EED" w:rsidP="00263EED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2018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Creativity, Self-Control, and gender discrepancies in the propensity for deviant behavior</w:t>
      </w:r>
    </w:p>
    <w:p w14:paraId="1393390E" w14:textId="77777777" w:rsidR="00263EED" w:rsidRPr="005A6D84" w:rsidRDefault="00263EED" w:rsidP="00263EED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12009A4B" w14:textId="77777777" w:rsidR="00263EED" w:rsidRPr="005A6D84" w:rsidRDefault="00263EED" w:rsidP="00263EED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tlanta, Georgia</w:t>
      </w:r>
    </w:p>
    <w:p w14:paraId="5493E02D" w14:textId="77777777" w:rsidR="00263EED" w:rsidRPr="005A6D84" w:rsidRDefault="00263EED" w:rsidP="007D54B4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24ACDB97" w14:textId="37E9F285" w:rsidR="006447B8" w:rsidRPr="005A6D84" w:rsidRDefault="006447B8" w:rsidP="007D54B4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2018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Measuring the Effects of Deliberation on Jurors’ Attitudes toward Jury Participation</w:t>
      </w:r>
    </w:p>
    <w:p w14:paraId="1670E728" w14:textId="7A6D9648" w:rsidR="006447B8" w:rsidRPr="005A6D84" w:rsidRDefault="006447B8" w:rsidP="007D54B4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Law and Society Annual Conference</w:t>
      </w:r>
    </w:p>
    <w:p w14:paraId="3D6ABD0B" w14:textId="30A30E6F" w:rsidR="006447B8" w:rsidRPr="005A6D84" w:rsidRDefault="006447B8" w:rsidP="007D54B4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Toronto, Canada</w:t>
      </w:r>
    </w:p>
    <w:p w14:paraId="4B1345D4" w14:textId="77777777" w:rsidR="006447B8" w:rsidRPr="005A6D84" w:rsidRDefault="006447B8" w:rsidP="007D54B4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04835E0D" w14:textId="77777777" w:rsidR="007D54B4" w:rsidRPr="005A6D84" w:rsidRDefault="007D54B4" w:rsidP="007D54B4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16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Examine the role of creativity on gender discrepancies in the propensity for deviant behavior</w:t>
      </w:r>
    </w:p>
    <w:p w14:paraId="3EBBCAB3" w14:textId="77777777" w:rsidR="007D54B4" w:rsidRPr="005A6D84" w:rsidRDefault="007D54B4" w:rsidP="007D54B4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455C14C9" w14:textId="77777777" w:rsidR="007D54B4" w:rsidRPr="005A6D84" w:rsidRDefault="007D54B4" w:rsidP="007D54B4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New Orleans, L.A.</w:t>
      </w:r>
    </w:p>
    <w:p w14:paraId="7896421A" w14:textId="77777777" w:rsidR="00332A9B" w:rsidRPr="005A6D84" w:rsidRDefault="00332A9B" w:rsidP="00332A9B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3772CC8B" w14:textId="77777777" w:rsidR="00332A9B" w:rsidRPr="005A6D84" w:rsidRDefault="00332A9B" w:rsidP="00332A9B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16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 xml:space="preserve">Measuring Jurors’ Trust in Legal Authorities: Comparing Scaled Responses and Qualitative </w:t>
      </w:r>
    </w:p>
    <w:p w14:paraId="4A1DB5F4" w14:textId="77777777" w:rsidR="00332A9B" w:rsidRPr="005A6D84" w:rsidRDefault="00332A9B" w:rsidP="00332A9B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proofErr w:type="gramStart"/>
      <w:r w:rsidRPr="005A6D84">
        <w:rPr>
          <w:i/>
          <w:color w:val="auto"/>
          <w:sz w:val="21"/>
        </w:rPr>
        <w:t>Explanations.</w:t>
      </w:r>
      <w:proofErr w:type="gramEnd"/>
    </w:p>
    <w:p w14:paraId="70DA3A17" w14:textId="77777777" w:rsidR="00332A9B" w:rsidRPr="005A6D84" w:rsidRDefault="00332A9B" w:rsidP="00332A9B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7EF36622" w14:textId="77777777" w:rsidR="00332A9B" w:rsidRPr="005A6D84" w:rsidRDefault="00332A9B" w:rsidP="00332A9B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New Orleans, L.A.</w:t>
      </w:r>
    </w:p>
    <w:p w14:paraId="5AA22833" w14:textId="77777777" w:rsidR="007D54B4" w:rsidRPr="005A6D84" w:rsidRDefault="007D54B4" w:rsidP="00FB6ED8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19ED247D" w14:textId="77777777" w:rsidR="00FB6ED8" w:rsidRPr="005A6D84" w:rsidRDefault="00FB6ED8" w:rsidP="00FB6ED8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15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Exploring the impact of creativity on gender discrepancies in criminal propensity</w:t>
      </w:r>
    </w:p>
    <w:p w14:paraId="399DA1D5" w14:textId="77777777" w:rsidR="00FB6ED8" w:rsidRPr="005A6D84" w:rsidRDefault="00FB6ED8" w:rsidP="00FB6ED8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6F563AB9" w14:textId="77777777" w:rsidR="00FB6ED8" w:rsidRPr="005A6D84" w:rsidRDefault="00FB6ED8" w:rsidP="00FB6ED8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Washington, D.C.</w:t>
      </w:r>
    </w:p>
    <w:p w14:paraId="5A17BCF2" w14:textId="77777777" w:rsidR="00FB6ED8" w:rsidRPr="005A6D84" w:rsidRDefault="00FB6ED8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5BB885ED" w14:textId="77777777" w:rsidR="00B27451" w:rsidRPr="005A6D84" w:rsidRDefault="00B27451" w:rsidP="00B27451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14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 xml:space="preserve">The Impact </w:t>
      </w:r>
      <w:r w:rsidR="00840CA4" w:rsidRPr="005A6D84">
        <w:rPr>
          <w:i/>
          <w:color w:val="auto"/>
          <w:sz w:val="21"/>
        </w:rPr>
        <w:t>of Gender Identity on Rates of Offending within V</w:t>
      </w:r>
      <w:r w:rsidRPr="005A6D84">
        <w:rPr>
          <w:i/>
          <w:color w:val="auto"/>
          <w:sz w:val="21"/>
        </w:rPr>
        <w:t xml:space="preserve">arious </w:t>
      </w:r>
      <w:r w:rsidR="00840CA4" w:rsidRPr="005A6D84">
        <w:rPr>
          <w:i/>
          <w:color w:val="auto"/>
          <w:sz w:val="21"/>
        </w:rPr>
        <w:t>C</w:t>
      </w:r>
      <w:r w:rsidRPr="005A6D84">
        <w:rPr>
          <w:i/>
          <w:color w:val="auto"/>
          <w:sz w:val="21"/>
        </w:rPr>
        <w:t xml:space="preserve">rime </w:t>
      </w:r>
      <w:r w:rsidR="00840CA4" w:rsidRPr="005A6D84">
        <w:rPr>
          <w:i/>
          <w:color w:val="auto"/>
          <w:sz w:val="21"/>
        </w:rPr>
        <w:t>T</w:t>
      </w:r>
      <w:r w:rsidRPr="005A6D84">
        <w:rPr>
          <w:i/>
          <w:color w:val="auto"/>
          <w:sz w:val="21"/>
        </w:rPr>
        <w:t>ypes</w:t>
      </w:r>
    </w:p>
    <w:p w14:paraId="50F6B228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231D994D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San Francisco, California</w:t>
      </w:r>
    </w:p>
    <w:p w14:paraId="418EE09C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214B9F02" w14:textId="77777777" w:rsidR="00B27451" w:rsidRPr="005A6D84" w:rsidRDefault="00B27451" w:rsidP="00B27451">
      <w:pPr>
        <w:tabs>
          <w:tab w:val="left" w:pos="9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color w:val="auto"/>
          <w:sz w:val="21"/>
        </w:rPr>
        <w:t>2013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>Criminal Identity: Identifying the Impact of Gender Identity in Making Sense of Crime</w:t>
      </w:r>
    </w:p>
    <w:p w14:paraId="6D1FDD80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7A81662A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tlanta, Georgia</w:t>
      </w:r>
    </w:p>
    <w:p w14:paraId="51396466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21CD82BC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2012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Sex, Gender, and Crime</w:t>
      </w:r>
    </w:p>
    <w:p w14:paraId="641D2C6E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American Society of Criminology Annual Conference</w:t>
      </w:r>
    </w:p>
    <w:p w14:paraId="4E3E5266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Chicago, Illinois </w:t>
      </w:r>
    </w:p>
    <w:p w14:paraId="47EBF61C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424D6EF5" w14:textId="77777777" w:rsidR="00B27451" w:rsidRPr="005A6D84" w:rsidRDefault="00B27451" w:rsidP="00B2745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2</w:t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  <w:t>Crime Analysis with a Gendered Twist</w:t>
      </w:r>
    </w:p>
    <w:p w14:paraId="2FA67E3A" w14:textId="77777777" w:rsidR="00B27451" w:rsidRPr="005A6D84" w:rsidRDefault="00B27451" w:rsidP="00B2745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ortheastern University</w:t>
      </w:r>
    </w:p>
    <w:p w14:paraId="21454D04" w14:textId="77777777" w:rsidR="00B27451" w:rsidRPr="005A6D84" w:rsidRDefault="00B27451" w:rsidP="00B27451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Boston, Massachusetts, USA</w:t>
      </w:r>
    </w:p>
    <w:p w14:paraId="7AA8530A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26869681" w14:textId="77777777" w:rsidR="00B27451" w:rsidRPr="005A6D84" w:rsidRDefault="00B27451" w:rsidP="00B27451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07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Results of Problem Analysis: Auto Theft</w:t>
      </w:r>
    </w:p>
    <w:p w14:paraId="14488DAF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Boston Police Department</w:t>
      </w:r>
    </w:p>
    <w:p w14:paraId="3E703C9B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 xml:space="preserve">Police chief and Commissioner </w:t>
      </w:r>
    </w:p>
    <w:p w14:paraId="72D1CB77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</w:p>
    <w:p w14:paraId="7577872B" w14:textId="77777777" w:rsidR="00B27451" w:rsidRPr="005A6D84" w:rsidRDefault="00B27451" w:rsidP="00B27451">
      <w:pPr>
        <w:tabs>
          <w:tab w:val="left" w:pos="90"/>
        </w:tabs>
        <w:ind w:left="-540" w:right="-720"/>
        <w:rPr>
          <w:i/>
          <w:color w:val="auto"/>
          <w:sz w:val="21"/>
        </w:rPr>
      </w:pPr>
      <w:r w:rsidRPr="005A6D84">
        <w:rPr>
          <w:color w:val="auto"/>
          <w:sz w:val="21"/>
        </w:rPr>
        <w:t>2007</w:t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i/>
          <w:color w:val="auto"/>
          <w:sz w:val="21"/>
        </w:rPr>
        <w:t>Results of Problem Analysis: Reducing Markets for Stolen Goods in Pawn Shops</w:t>
      </w:r>
    </w:p>
    <w:p w14:paraId="05896F0A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Boston Police Department</w:t>
      </w:r>
    </w:p>
    <w:p w14:paraId="04759433" w14:textId="77777777" w:rsidR="00B27451" w:rsidRPr="005A6D84" w:rsidRDefault="00B27451" w:rsidP="00B27451">
      <w:pP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</w:r>
      <w:r w:rsidRPr="005A6D84">
        <w:rPr>
          <w:color w:val="auto"/>
          <w:sz w:val="21"/>
        </w:rPr>
        <w:tab/>
        <w:t>Police chief and Commissioner</w:t>
      </w:r>
    </w:p>
    <w:p w14:paraId="2DC31988" w14:textId="77777777" w:rsidR="00B27451" w:rsidRPr="005A6D84" w:rsidRDefault="00B27451" w:rsidP="00B2745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30B7484E" w14:textId="77777777" w:rsidR="005107CB" w:rsidRPr="005A6D84" w:rsidRDefault="005107CB" w:rsidP="005107CB">
      <w:pPr>
        <w:pBdr>
          <w:bottom w:val="single" w:sz="4" w:space="1" w:color="auto"/>
        </w:pBd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INTERVIEWS AND MEDIA FEATURES</w:t>
      </w:r>
    </w:p>
    <w:p w14:paraId="025DA045" w14:textId="77777777" w:rsidR="00D47908" w:rsidRPr="005A6D84" w:rsidRDefault="00D47908" w:rsidP="00AE43B9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2"/>
          <w:szCs w:val="22"/>
        </w:rPr>
      </w:pPr>
    </w:p>
    <w:p w14:paraId="5CDA38ED" w14:textId="77777777" w:rsidR="00AE43B9" w:rsidRPr="005A6D84" w:rsidRDefault="008E31B0" w:rsidP="00AE43B9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 xml:space="preserve">2015, </w:t>
      </w:r>
      <w:r w:rsidR="00AE43B9" w:rsidRPr="005A6D84">
        <w:rPr>
          <w:rFonts w:ascii="Times New Roman" w:hAnsi="Times New Roman"/>
          <w:color w:val="auto"/>
          <w:sz w:val="22"/>
          <w:szCs w:val="22"/>
        </w:rPr>
        <w:t>September 30</w:t>
      </w:r>
      <w:r w:rsidRPr="005A6D84">
        <w:rPr>
          <w:rFonts w:ascii="Times New Roman" w:hAnsi="Times New Roman"/>
          <w:color w:val="auto"/>
          <w:sz w:val="22"/>
          <w:szCs w:val="22"/>
        </w:rPr>
        <w:tab/>
        <w:t>Anniston Star Newspaper, “</w:t>
      </w:r>
      <w:r w:rsidR="00AE43B9" w:rsidRPr="005A6D84">
        <w:rPr>
          <w:rFonts w:ascii="Times New Roman" w:hAnsi="Times New Roman"/>
          <w:color w:val="auto"/>
          <w:sz w:val="22"/>
          <w:szCs w:val="22"/>
        </w:rPr>
        <w:t xml:space="preserve">FBI data: Calhoun County had top violent crime rate per </w:t>
      </w:r>
    </w:p>
    <w:p w14:paraId="3AC6CF57" w14:textId="77777777" w:rsidR="008E31B0" w:rsidRPr="005A6D84" w:rsidRDefault="00AE43B9" w:rsidP="001164B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proofErr w:type="gramStart"/>
      <w:r w:rsidRPr="005A6D84">
        <w:rPr>
          <w:rFonts w:ascii="Times New Roman" w:hAnsi="Times New Roman"/>
          <w:color w:val="auto"/>
          <w:sz w:val="22"/>
          <w:szCs w:val="22"/>
        </w:rPr>
        <w:t>capita</w:t>
      </w:r>
      <w:proofErr w:type="gramEnd"/>
      <w:r w:rsidRPr="005A6D84">
        <w:rPr>
          <w:rFonts w:ascii="Times New Roman" w:hAnsi="Times New Roman"/>
          <w:color w:val="auto"/>
          <w:sz w:val="22"/>
          <w:szCs w:val="22"/>
        </w:rPr>
        <w:t xml:space="preserve"> in state in 2014”</w:t>
      </w:r>
    </w:p>
    <w:p w14:paraId="780D1505" w14:textId="77777777" w:rsidR="00DC5492" w:rsidRPr="005A6D84" w:rsidRDefault="00DC5492" w:rsidP="00B2745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28EC478B" w14:textId="77777777" w:rsidR="00C476A2" w:rsidRPr="005A6D84" w:rsidRDefault="00C476A2" w:rsidP="008E79B9">
      <w:pPr>
        <w:pBdr>
          <w:bottom w:val="single" w:sz="4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TEACHING EXPERIENCE</w:t>
      </w:r>
    </w:p>
    <w:p w14:paraId="0B817A8A" w14:textId="77777777" w:rsidR="000A5918" w:rsidRPr="005A6D84" w:rsidRDefault="000A5918" w:rsidP="000A591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0146A7D9" w14:textId="77777777" w:rsidR="008D142C" w:rsidRPr="005A6D84" w:rsidRDefault="008D142C" w:rsidP="00D47908">
      <w:pPr>
        <w:tabs>
          <w:tab w:val="num" w:pos="540"/>
        </w:tabs>
        <w:ind w:left="-540" w:right="-720"/>
        <w:jc w:val="center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u w:val="single"/>
          <w:lang w:bidi="en-US"/>
        </w:rPr>
        <w:t>Avg. Teaching Effectiveness Score</w:t>
      </w:r>
    </w:p>
    <w:p w14:paraId="0EA1EDA7" w14:textId="32C18B18" w:rsidR="004A6C2C" w:rsidRPr="005A6D84" w:rsidRDefault="004A6C2C" w:rsidP="004A6C2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</w:t>
      </w:r>
      <w:r w:rsidR="0055783E" w:rsidRPr="005A6D84">
        <w:rPr>
          <w:rFonts w:ascii="Times New Roman" w:hAnsi="Times New Roman"/>
          <w:color w:val="auto"/>
          <w:sz w:val="21"/>
          <w:szCs w:val="21"/>
          <w:lang w:bidi="en-US"/>
        </w:rPr>
        <w:t>7</w:t>
      </w:r>
      <w:r w:rsidR="00F07DB7" w:rsidRPr="005A6D84">
        <w:rPr>
          <w:rFonts w:ascii="Times New Roman" w:hAnsi="Times New Roman"/>
          <w:color w:val="auto"/>
          <w:sz w:val="21"/>
          <w:szCs w:val="21"/>
          <w:lang w:bidi="en-US"/>
        </w:rPr>
        <w:t>-Present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CJ </w:t>
      </w:r>
      <w:r w:rsidR="00151874" w:rsidRPr="005A6D84">
        <w:rPr>
          <w:rFonts w:ascii="Times New Roman" w:hAnsi="Times New Roman"/>
          <w:color w:val="auto"/>
          <w:sz w:val="21"/>
          <w:szCs w:val="21"/>
          <w:lang w:bidi="en-US"/>
        </w:rPr>
        <w:t>590</w:t>
      </w:r>
      <w:proofErr w:type="gramStart"/>
      <w:r w:rsidR="00151874" w:rsidRPr="005A6D84">
        <w:rPr>
          <w:rFonts w:ascii="Times New Roman" w:hAnsi="Times New Roman"/>
          <w:color w:val="auto"/>
          <w:sz w:val="21"/>
          <w:szCs w:val="21"/>
          <w:lang w:bidi="en-US"/>
        </w:rPr>
        <w:t>;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421</w:t>
      </w:r>
      <w:proofErr w:type="gramEnd"/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>; CJ 321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, "Forensic Science"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7526CD86" w14:textId="77777777" w:rsidR="004A6C2C" w:rsidRPr="005A6D84" w:rsidRDefault="004A6C2C" w:rsidP="004A6C2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28520DC2" w14:textId="77777777" w:rsidR="006E3D74" w:rsidRPr="005A6D84" w:rsidRDefault="004A6C2C" w:rsidP="004A6C2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4 </w:t>
      </w:r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E3D74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48 out of 5</w:t>
      </w:r>
    </w:p>
    <w:p w14:paraId="6CA77950" w14:textId="20D417F0" w:rsidR="004A6C2C" w:rsidRPr="005A6D84" w:rsidRDefault="006E3D74" w:rsidP="004A6C2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4A6C2C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="004A6C2C"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="004A6C2C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</w:t>
      </w:r>
      <w:r w:rsidR="0055783E" w:rsidRPr="005A6D84">
        <w:rPr>
          <w:rFonts w:ascii="Times New Roman" w:hAnsi="Times New Roman"/>
          <w:color w:val="auto"/>
          <w:sz w:val="21"/>
          <w:szCs w:val="21"/>
          <w:lang w:bidi="en-US"/>
        </w:rPr>
        <w:t>7</w:t>
      </w:r>
      <w:r w:rsidR="004A6C2C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4A6C2C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17664E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61 out of 5</w:t>
      </w:r>
    </w:p>
    <w:p w14:paraId="6FE5DC62" w14:textId="01BFDD56" w:rsidR="00D47908" w:rsidRPr="005A6D84" w:rsidRDefault="006E3D74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</w:t>
      </w:r>
      <w:r w:rsidR="00A94FFF" w:rsidRPr="005A6D84">
        <w:rPr>
          <w:rFonts w:ascii="Times New Roman" w:hAnsi="Times New Roman"/>
          <w:color w:val="auto"/>
          <w:sz w:val="21"/>
          <w:szCs w:val="21"/>
          <w:lang w:bidi="en-US"/>
        </w:rPr>
        <w:t>1</w:t>
      </w:r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>8</w:t>
      </w:r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111E22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7549F" w:rsidRPr="005A6D84">
        <w:rPr>
          <w:rFonts w:ascii="Times New Roman" w:hAnsi="Times New Roman"/>
          <w:color w:val="auto"/>
          <w:sz w:val="21"/>
          <w:szCs w:val="21"/>
          <w:lang w:bidi="en-US"/>
        </w:rPr>
        <w:t>5.00 out of 5</w:t>
      </w:r>
    </w:p>
    <w:p w14:paraId="7FE046AF" w14:textId="77777777" w:rsidR="006E3D74" w:rsidRPr="005A6D84" w:rsidRDefault="006E3D74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5A04AD52" w14:textId="77777777" w:rsidR="006E3D74" w:rsidRPr="005A6D84" w:rsidRDefault="006E3D74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60449236" w14:textId="77777777" w:rsidR="000F6798" w:rsidRPr="005A6D84" w:rsidRDefault="000F6798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6</w:t>
      </w:r>
      <w:r w:rsidR="00F07DB7" w:rsidRPr="005A6D84">
        <w:rPr>
          <w:rFonts w:ascii="Times New Roman" w:hAnsi="Times New Roman"/>
          <w:color w:val="auto"/>
          <w:sz w:val="21"/>
          <w:szCs w:val="21"/>
          <w:lang w:bidi="en-US"/>
        </w:rPr>
        <w:t>-Present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CJ 300, "Survey Criminal Theories</w:t>
      </w:r>
      <w:r w:rsidR="005857DE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" </w:t>
      </w:r>
      <w:r w:rsidR="005857DE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41AA1023" w14:textId="77777777" w:rsidR="000F6798" w:rsidRPr="005A6D84" w:rsidRDefault="000F6798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3439E57C" w14:textId="77777777" w:rsidR="000F6798" w:rsidRPr="005A6D84" w:rsidRDefault="000F6798" w:rsidP="000F679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6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B7CC4" w:rsidRPr="005A6D84">
        <w:rPr>
          <w:rFonts w:ascii="Times New Roman" w:hAnsi="Times New Roman"/>
          <w:color w:val="auto"/>
          <w:sz w:val="21"/>
          <w:szCs w:val="21"/>
          <w:lang w:bidi="en-US"/>
        </w:rPr>
        <w:t>4.17 out of 5</w:t>
      </w:r>
    </w:p>
    <w:p w14:paraId="2C258690" w14:textId="77777777" w:rsidR="00CF274C" w:rsidRPr="005A6D84" w:rsidRDefault="00CF274C" w:rsidP="00CF274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6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50 out of 5</w:t>
      </w:r>
    </w:p>
    <w:p w14:paraId="36A804DA" w14:textId="0231242F" w:rsidR="00D47908" w:rsidRPr="005A6D84" w:rsidRDefault="00D47908" w:rsidP="00CF274C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7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80201" w:rsidRPr="005A6D84">
        <w:rPr>
          <w:rFonts w:ascii="Times New Roman" w:hAnsi="Times New Roman"/>
          <w:color w:val="auto"/>
          <w:sz w:val="21"/>
          <w:szCs w:val="21"/>
          <w:lang w:bidi="en-US"/>
        </w:rPr>
        <w:t>4.</w:t>
      </w:r>
      <w:r w:rsidR="004E5FF1" w:rsidRPr="005A6D84">
        <w:rPr>
          <w:rFonts w:ascii="Times New Roman" w:hAnsi="Times New Roman"/>
          <w:color w:val="auto"/>
          <w:sz w:val="21"/>
          <w:szCs w:val="21"/>
          <w:lang w:bidi="en-US"/>
        </w:rPr>
        <w:t>0</w:t>
      </w:r>
      <w:r w:rsidR="00580201" w:rsidRPr="005A6D84">
        <w:rPr>
          <w:rFonts w:ascii="Times New Roman" w:hAnsi="Times New Roman"/>
          <w:color w:val="auto"/>
          <w:sz w:val="21"/>
          <w:szCs w:val="21"/>
          <w:lang w:bidi="en-US"/>
        </w:rPr>
        <w:t>2 out of 5</w:t>
      </w:r>
    </w:p>
    <w:p w14:paraId="0B2D52BB" w14:textId="155F62C9" w:rsidR="009C2E2A" w:rsidRPr="005A6D84" w:rsidRDefault="009C2E2A" w:rsidP="009C2E2A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8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7549F" w:rsidRPr="005A6D84">
        <w:rPr>
          <w:rFonts w:ascii="Times New Roman" w:hAnsi="Times New Roman"/>
          <w:color w:val="auto"/>
          <w:sz w:val="21"/>
          <w:szCs w:val="21"/>
          <w:lang w:bidi="en-US"/>
        </w:rPr>
        <w:t>4.59 out of 5</w:t>
      </w:r>
    </w:p>
    <w:p w14:paraId="3A2528B3" w14:textId="62AD686F" w:rsidR="0057549F" w:rsidRPr="005A6D84" w:rsidRDefault="0057549F" w:rsidP="0057549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8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In Progress</w:t>
      </w:r>
    </w:p>
    <w:p w14:paraId="66CEDE0F" w14:textId="77777777" w:rsidR="000F6798" w:rsidRPr="005A6D84" w:rsidRDefault="000F6798" w:rsidP="000A591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2929CE80" w14:textId="77777777" w:rsidR="00C0559A" w:rsidRPr="005A6D84" w:rsidRDefault="00C0559A" w:rsidP="00C0559A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CJ 590, "White Collar Crime"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43E3D14D" w14:textId="77777777" w:rsidR="00C0559A" w:rsidRPr="005A6D84" w:rsidRDefault="00C0559A" w:rsidP="00C0559A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15E157C8" w14:textId="77777777" w:rsidR="00C0559A" w:rsidRPr="005A6D84" w:rsidRDefault="00C0559A" w:rsidP="00C0559A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8B0163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4.83 </w:t>
      </w:r>
      <w:r w:rsidR="00134F7E" w:rsidRPr="005A6D84">
        <w:rPr>
          <w:rFonts w:ascii="Times New Roman" w:hAnsi="Times New Roman"/>
          <w:color w:val="auto"/>
          <w:sz w:val="21"/>
          <w:szCs w:val="21"/>
          <w:lang w:bidi="en-US"/>
        </w:rPr>
        <w:t>out of 5</w:t>
      </w:r>
    </w:p>
    <w:p w14:paraId="228AA015" w14:textId="77777777" w:rsidR="002178B1" w:rsidRPr="005A6D84" w:rsidRDefault="002178B1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3B2C0432" w14:textId="77777777" w:rsidR="00DC5492" w:rsidRPr="005A6D84" w:rsidRDefault="00DC5492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4</w:t>
      </w:r>
      <w:r w:rsidR="00F07DB7" w:rsidRPr="005A6D84">
        <w:rPr>
          <w:rFonts w:ascii="Times New Roman" w:hAnsi="Times New Roman"/>
          <w:color w:val="auto"/>
          <w:sz w:val="21"/>
          <w:szCs w:val="21"/>
          <w:lang w:bidi="en-US"/>
        </w:rPr>
        <w:t>-Present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CJ 280, "Research Methods"</w:t>
      </w:r>
    </w:p>
    <w:p w14:paraId="22A9BF58" w14:textId="77777777" w:rsidR="00DC5492" w:rsidRPr="005A6D84" w:rsidRDefault="00DC5492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</w:p>
    <w:p w14:paraId="651E49E4" w14:textId="77777777" w:rsidR="00B87443" w:rsidRPr="005A6D84" w:rsidRDefault="004008B6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ummer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 </w:t>
      </w:r>
      <w:r w:rsidR="005C0165" w:rsidRPr="005A6D84">
        <w:rPr>
          <w:rFonts w:ascii="Times New Roman" w:hAnsi="Times New Roman"/>
          <w:color w:val="auto"/>
          <w:sz w:val="21"/>
          <w:szCs w:val="21"/>
          <w:lang w:bidi="en-US"/>
        </w:rPr>
        <w:t>2014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2178B1" w:rsidRPr="005A6D84">
        <w:rPr>
          <w:rFonts w:ascii="Times New Roman" w:hAnsi="Times New Roman"/>
          <w:color w:val="auto"/>
          <w:sz w:val="21"/>
          <w:szCs w:val="21"/>
          <w:lang w:bidi="en-US"/>
        </w:rPr>
        <w:t>4.9</w:t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>0</w:t>
      </w:r>
      <w:r w:rsidR="002178B1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out of 5</w:t>
      </w:r>
    </w:p>
    <w:p w14:paraId="56058F23" w14:textId="77777777" w:rsidR="0049289E" w:rsidRPr="005A6D84" w:rsidRDefault="0049289E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4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67 out of 5</w:t>
      </w:r>
    </w:p>
    <w:p w14:paraId="2E510D5B" w14:textId="77777777" w:rsidR="0049289E" w:rsidRPr="005A6D84" w:rsidRDefault="0049289E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59 out of 5</w:t>
      </w:r>
    </w:p>
    <w:p w14:paraId="767A1527" w14:textId="77777777" w:rsidR="0049289E" w:rsidRPr="005A6D84" w:rsidRDefault="0049289E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53 out of 5</w:t>
      </w:r>
    </w:p>
    <w:p w14:paraId="448A62BE" w14:textId="77777777" w:rsidR="0049289E" w:rsidRPr="005A6D84" w:rsidRDefault="0049289E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6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61 out of 5</w:t>
      </w:r>
    </w:p>
    <w:p w14:paraId="0BFAEA52" w14:textId="77777777" w:rsidR="0049289E" w:rsidRPr="005A6D84" w:rsidRDefault="0049289E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6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70 out of 5</w:t>
      </w:r>
    </w:p>
    <w:p w14:paraId="33FBF05B" w14:textId="77777777" w:rsidR="0049289E" w:rsidRPr="005A6D84" w:rsidRDefault="0049289E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7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50 out of 5</w:t>
      </w:r>
    </w:p>
    <w:p w14:paraId="63409F1C" w14:textId="3D4AF655" w:rsidR="00012EE7" w:rsidRPr="005A6D84" w:rsidRDefault="00012EE7" w:rsidP="0049289E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7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4E5FF1" w:rsidRPr="005A6D84">
        <w:rPr>
          <w:rFonts w:ascii="Times New Roman" w:hAnsi="Times New Roman"/>
          <w:color w:val="auto"/>
          <w:sz w:val="21"/>
          <w:szCs w:val="21"/>
          <w:lang w:bidi="en-US"/>
        </w:rPr>
        <w:t>4.28 out of 5</w:t>
      </w:r>
    </w:p>
    <w:p w14:paraId="297F0EA0" w14:textId="77777777" w:rsidR="0057549F" w:rsidRPr="005A6D84" w:rsidRDefault="0057549F" w:rsidP="0057549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8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In Progress</w:t>
      </w:r>
    </w:p>
    <w:p w14:paraId="4124DD06" w14:textId="77777777" w:rsidR="0049289E" w:rsidRPr="005A6D84" w:rsidRDefault="0049289E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3E3FFF94" w14:textId="77777777" w:rsidR="00C476A2" w:rsidRPr="005A6D84" w:rsidRDefault="00C476A2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3</w:t>
      </w:r>
      <w:r w:rsidR="00E01F1D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354CB3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354CB3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CRIM 401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0, “</w:t>
      </w:r>
      <w:r w:rsidR="00354CB3" w:rsidRPr="005A6D84">
        <w:rPr>
          <w:rFonts w:ascii="Times New Roman" w:hAnsi="Times New Roman"/>
          <w:color w:val="auto"/>
          <w:sz w:val="21"/>
          <w:szCs w:val="21"/>
          <w:lang w:bidi="en-US"/>
        </w:rPr>
        <w:t>Gender, Crime, and Justice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”</w:t>
      </w:r>
    </w:p>
    <w:p w14:paraId="383CA6C9" w14:textId="77777777" w:rsidR="00C476A2" w:rsidRPr="005A6D84" w:rsidRDefault="00C476A2" w:rsidP="00C476A2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Northeastern University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09D73494" w14:textId="77777777" w:rsidR="00354CB3" w:rsidRPr="005A6D84" w:rsidRDefault="00354CB3" w:rsidP="00354CB3">
      <w:pPr>
        <w:tabs>
          <w:tab w:val="num" w:pos="540"/>
        </w:tabs>
        <w:ind w:left="216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ummer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1 2012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8 out of 5</w:t>
      </w:r>
    </w:p>
    <w:p w14:paraId="2008D727" w14:textId="77777777" w:rsidR="00721EF0" w:rsidRPr="005A6D84" w:rsidRDefault="00721EF0" w:rsidP="00354CB3">
      <w:pPr>
        <w:tabs>
          <w:tab w:val="num" w:pos="540"/>
        </w:tabs>
        <w:ind w:left="216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3</w:t>
      </w:r>
      <w:r w:rsidR="00546361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46361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46361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8 out of 5</w:t>
      </w:r>
    </w:p>
    <w:p w14:paraId="0E32AE4A" w14:textId="77777777" w:rsidR="00721EF0" w:rsidRPr="005A6D84" w:rsidRDefault="00721EF0" w:rsidP="00354CB3">
      <w:pPr>
        <w:tabs>
          <w:tab w:val="num" w:pos="540"/>
        </w:tabs>
        <w:ind w:left="216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ummer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1 2013</w:t>
      </w:r>
      <w:r w:rsidR="00546361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546361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9 out of 5</w:t>
      </w:r>
    </w:p>
    <w:p w14:paraId="49550C6C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5ECA6645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1 – 2012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CRIM 1100 "Introduction to Criminal Justice"</w:t>
      </w:r>
    </w:p>
    <w:p w14:paraId="15C25982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Northeastern University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</w:p>
    <w:p w14:paraId="5BF08E0B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1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8 out of 5</w:t>
      </w:r>
    </w:p>
    <w:p w14:paraId="36861037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lastRenderedPageBreak/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2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8 out of 5</w:t>
      </w:r>
    </w:p>
    <w:p w14:paraId="5028EE1D" w14:textId="77777777" w:rsidR="00E01F1D" w:rsidRPr="005A6D84" w:rsidRDefault="00E01F1D" w:rsidP="00E01F1D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2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Spring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2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9 out of 5</w:t>
      </w:r>
    </w:p>
    <w:p w14:paraId="4D43AA19" w14:textId="77777777" w:rsidR="00726BAF" w:rsidRPr="005A6D84" w:rsidRDefault="00E01F1D" w:rsidP="00726BAF">
      <w:pPr>
        <w:tabs>
          <w:tab w:val="num" w:pos="540"/>
        </w:tabs>
        <w:ind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Section 001 </w:t>
      </w:r>
      <w:proofErr w:type="gram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all</w:t>
      </w:r>
      <w:proofErr w:type="gram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2012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4.9 out of 5</w:t>
      </w:r>
    </w:p>
    <w:p w14:paraId="37E15993" w14:textId="77777777" w:rsidR="00EC0D0B" w:rsidRPr="005A6D84" w:rsidRDefault="00EC0D0B" w:rsidP="00EC0D0B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5B3623BC" w14:textId="77777777" w:rsidR="00EC0D0B" w:rsidRPr="005A6D84" w:rsidRDefault="00EC0D0B" w:rsidP="00EC0D0B">
      <w:pPr>
        <w:pBdr>
          <w:bottom w:val="single" w:sz="4" w:space="1" w:color="auto"/>
        </w:pBd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FUNDED STUDENT RESEARCH AND GRADUATE COMMITTEES</w:t>
      </w:r>
    </w:p>
    <w:p w14:paraId="4705BA23" w14:textId="77777777" w:rsidR="00726BAF" w:rsidRPr="005A6D84" w:rsidRDefault="00726BAF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4733A925" w14:textId="5EBA371B" w:rsidR="002026A8" w:rsidRPr="005A6D84" w:rsidRDefault="002026A8" w:rsidP="002026A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8- Present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Kelly Kortright, “</w:t>
      </w:r>
      <w:r w:rsidR="000D3FC8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How Jurors Perceive Mentally Ill Defendants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”</w:t>
      </w:r>
    </w:p>
    <w:p w14:paraId="23ECD49F" w14:textId="07B09B11" w:rsidR="002026A8" w:rsidRPr="005A6D84" w:rsidRDefault="002026A8" w:rsidP="002026A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Masters Theses</w:t>
      </w:r>
    </w:p>
    <w:p w14:paraId="4FA5ABFB" w14:textId="2310B374" w:rsidR="002026A8" w:rsidRPr="005A6D84" w:rsidRDefault="002026A8" w:rsidP="002026A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Department of Criminology and Criminal Justice</w:t>
      </w:r>
    </w:p>
    <w:p w14:paraId="21C39C52" w14:textId="77777777" w:rsidR="002026A8" w:rsidRPr="005A6D84" w:rsidRDefault="002026A8" w:rsidP="002026A8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</w:p>
    <w:p w14:paraId="2255AF5A" w14:textId="77777777" w:rsidR="002026A8" w:rsidRPr="005A6D84" w:rsidRDefault="002026A8" w:rsidP="00BF066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41C2BE8F" w14:textId="77777777" w:rsidR="00BF0661" w:rsidRPr="005A6D84" w:rsidRDefault="00BF0661" w:rsidP="00BF066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2015- </w:t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>Present</w:t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Leah Efferson, “</w:t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The impact of gender on the relationship between psychopathy and empathy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”</w:t>
      </w:r>
    </w:p>
    <w:p w14:paraId="671558BA" w14:textId="77777777" w:rsidR="00BF0661" w:rsidRPr="005A6D84" w:rsidRDefault="00BF0661" w:rsidP="00BF066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Doctoral 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Dissertation</w:t>
      </w:r>
    </w:p>
    <w:p w14:paraId="38F9BD2D" w14:textId="77777777" w:rsidR="00BF0661" w:rsidRPr="005A6D84" w:rsidRDefault="00BF0661" w:rsidP="00BF066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Department of Psychology</w:t>
      </w:r>
    </w:p>
    <w:p w14:paraId="5FDB2683" w14:textId="77777777" w:rsidR="00BF0661" w:rsidRPr="005A6D84" w:rsidRDefault="00BF0661" w:rsidP="00BF0661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</w:p>
    <w:p w14:paraId="75614E25" w14:textId="77777777" w:rsidR="00BF0661" w:rsidRPr="005A6D84" w:rsidRDefault="00BF0661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30FFEA7D" w14:textId="77777777" w:rsidR="006E5E3A" w:rsidRPr="005A6D84" w:rsidRDefault="00726BAF" w:rsidP="00726BAF">
      <w:pPr>
        <w:tabs>
          <w:tab w:val="num" w:pos="540"/>
        </w:tabs>
        <w:ind w:left="-540" w:right="-720"/>
        <w:rPr>
          <w:rFonts w:ascii="Times New Roman" w:hAnsi="Times New Roman"/>
          <w:i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5</w:t>
      </w:r>
      <w:r w:rsidR="00B37871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- </w:t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>Present</w:t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1D67BB" w:rsidRPr="005A6D84">
        <w:rPr>
          <w:rFonts w:ascii="Times New Roman" w:hAnsi="Times New Roman"/>
          <w:color w:val="auto"/>
          <w:sz w:val="21"/>
          <w:szCs w:val="21"/>
          <w:lang w:bidi="en-US"/>
        </w:rPr>
        <w:t>Marissa Stanziani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, </w:t>
      </w:r>
      <w:r w:rsidR="001D67BB" w:rsidRPr="005A6D84">
        <w:rPr>
          <w:rFonts w:ascii="Times New Roman" w:hAnsi="Times New Roman"/>
          <w:color w:val="auto"/>
          <w:sz w:val="21"/>
          <w:szCs w:val="21"/>
          <w:lang w:bidi="en-US"/>
        </w:rPr>
        <w:t>“</w:t>
      </w:r>
      <w:r w:rsidR="001D67BB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The Failure of All Mothers or The Mother of All Failures</w:t>
      </w:r>
      <w:proofErr w:type="gramStart"/>
      <w:r w:rsidR="001D67BB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?:</w:t>
      </w:r>
      <w:proofErr w:type="gramEnd"/>
      <w:r w:rsidR="001D67BB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 Juror </w:t>
      </w:r>
    </w:p>
    <w:p w14:paraId="64D3796D" w14:textId="77777777" w:rsidR="00726BAF" w:rsidRPr="005A6D84" w:rsidRDefault="006E5E3A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="001D67BB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Perceptions of Failure to Protect Laws</w:t>
      </w:r>
      <w:r w:rsidR="001D67BB" w:rsidRPr="005A6D84">
        <w:rPr>
          <w:rFonts w:ascii="Times New Roman" w:hAnsi="Times New Roman"/>
          <w:color w:val="auto"/>
          <w:sz w:val="21"/>
          <w:szCs w:val="21"/>
          <w:lang w:bidi="en-US"/>
        </w:rPr>
        <w:t>”</w:t>
      </w:r>
    </w:p>
    <w:p w14:paraId="1FE63765" w14:textId="77777777" w:rsidR="00B37871" w:rsidRPr="005A6D84" w:rsidRDefault="00B37871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D47908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Doctoral </w:t>
      </w:r>
      <w:r w:rsidR="006E5E3A" w:rsidRPr="005A6D84">
        <w:rPr>
          <w:rFonts w:ascii="Times New Roman" w:hAnsi="Times New Roman"/>
          <w:color w:val="auto"/>
          <w:sz w:val="21"/>
          <w:szCs w:val="21"/>
          <w:lang w:bidi="en-US"/>
        </w:rPr>
        <w:t>Dissertation</w:t>
      </w:r>
    </w:p>
    <w:p w14:paraId="5DE7EDA3" w14:textId="77777777" w:rsidR="006E5E3A" w:rsidRPr="005A6D84" w:rsidRDefault="006E5E3A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Department of Psychology</w:t>
      </w:r>
    </w:p>
    <w:p w14:paraId="25947F27" w14:textId="77777777" w:rsidR="006E5E3A" w:rsidRPr="005A6D84" w:rsidRDefault="006E5E3A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</w:p>
    <w:p w14:paraId="4CDEB516" w14:textId="77777777" w:rsidR="00B37871" w:rsidRPr="005A6D84" w:rsidRDefault="00B37871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16D5F67E" w14:textId="77777777" w:rsidR="00F72E0D" w:rsidRPr="005A6D84" w:rsidRDefault="00726BAF" w:rsidP="00726BAF">
      <w:pPr>
        <w:tabs>
          <w:tab w:val="num" w:pos="540"/>
        </w:tabs>
        <w:ind w:left="-540" w:right="-720"/>
        <w:rPr>
          <w:rFonts w:ascii="Times New Roman" w:hAnsi="Times New Roman"/>
          <w:i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1</w:t>
      </w:r>
      <w:r w:rsidR="000749C9" w:rsidRPr="005A6D84">
        <w:rPr>
          <w:rFonts w:ascii="Times New Roman" w:hAnsi="Times New Roman"/>
          <w:color w:val="auto"/>
          <w:sz w:val="21"/>
          <w:szCs w:val="21"/>
          <w:lang w:bidi="en-US"/>
        </w:rPr>
        <w:t>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– </w:t>
      </w:r>
      <w:r w:rsidR="006F3D6A" w:rsidRPr="005A6D84">
        <w:rPr>
          <w:rFonts w:ascii="Times New Roman" w:hAnsi="Times New Roman"/>
          <w:color w:val="auto"/>
          <w:sz w:val="21"/>
          <w:szCs w:val="21"/>
          <w:lang w:bidi="en-US"/>
        </w:rPr>
        <w:t>2016</w:t>
      </w:r>
      <w:r w:rsidR="006F3D6A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F3D6A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A23EF"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0749C9" w:rsidRPr="005A6D84">
        <w:rPr>
          <w:rFonts w:ascii="Times New Roman" w:hAnsi="Times New Roman"/>
          <w:color w:val="auto"/>
          <w:sz w:val="21"/>
          <w:szCs w:val="21"/>
          <w:lang w:bidi="en-US"/>
        </w:rPr>
        <w:t>Daniella David, “</w:t>
      </w:r>
      <w:r w:rsidR="00F72E0D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 xml:space="preserve">Assessing the Impact of Creativity on Individual Propensity for White-collar </w:t>
      </w:r>
    </w:p>
    <w:p w14:paraId="295E1006" w14:textId="77777777" w:rsidR="00C9719A" w:rsidRPr="005A6D84" w:rsidRDefault="00F72E0D" w:rsidP="00726BAF">
      <w:pPr>
        <w:tabs>
          <w:tab w:val="num" w:pos="540"/>
        </w:tabs>
        <w:ind w:left="-540" w:right="-720"/>
        <w:rPr>
          <w:rFonts w:ascii="Times New Roman" w:hAnsi="Times New Roman"/>
          <w:i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ab/>
        <w:t>Crime</w:t>
      </w:r>
      <w:r w:rsidR="000749C9" w:rsidRPr="005A6D84">
        <w:rPr>
          <w:rFonts w:ascii="Times New Roman" w:hAnsi="Times New Roman"/>
          <w:i/>
          <w:color w:val="auto"/>
          <w:sz w:val="21"/>
          <w:szCs w:val="21"/>
          <w:lang w:bidi="en-US"/>
        </w:rPr>
        <w:t>”</w:t>
      </w:r>
    </w:p>
    <w:p w14:paraId="18997E43" w14:textId="77777777" w:rsidR="000749C9" w:rsidRPr="005A6D84" w:rsidRDefault="000749C9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UCRA Research</w:t>
      </w:r>
      <w:r w:rsidR="00051286"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(Undergraduate Creativity and Research Academy)</w:t>
      </w:r>
    </w:p>
    <w:p w14:paraId="538DA023" w14:textId="77777777" w:rsidR="000749C9" w:rsidRPr="005A6D84" w:rsidRDefault="000749C9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="006E5E3A" w:rsidRPr="005A6D84">
        <w:rPr>
          <w:rFonts w:ascii="Times New Roman" w:hAnsi="Times New Roman"/>
          <w:color w:val="auto"/>
          <w:sz w:val="21"/>
          <w:szCs w:val="21"/>
          <w:lang w:bidi="en-US"/>
        </w:rPr>
        <w:t>Department of Criminal Justice</w:t>
      </w:r>
    </w:p>
    <w:p w14:paraId="7B4549B6" w14:textId="77777777" w:rsidR="000749C9" w:rsidRPr="005A6D84" w:rsidRDefault="000749C9" w:rsidP="00726BAF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  <w:t>The University of Alabama</w:t>
      </w:r>
    </w:p>
    <w:p w14:paraId="0B06E4AE" w14:textId="77777777" w:rsidR="00D47908" w:rsidRPr="005A6D84" w:rsidRDefault="00D47908" w:rsidP="00C9719A">
      <w:pP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</w:p>
    <w:p w14:paraId="227FAE05" w14:textId="77777777" w:rsidR="006C26EC" w:rsidRPr="005A6D84" w:rsidRDefault="006C26EC" w:rsidP="00C9719A">
      <w:pPr>
        <w:pBdr>
          <w:bottom w:val="single" w:sz="4" w:space="1" w:color="auto"/>
        </w:pBdr>
        <w:tabs>
          <w:tab w:val="num" w:pos="540"/>
        </w:tabs>
        <w:ind w:left="-540" w:right="-720"/>
        <w:rPr>
          <w:rFonts w:ascii="Times New Roman" w:hAnsi="Times New Roman"/>
          <w:color w:val="auto"/>
          <w:sz w:val="21"/>
          <w:szCs w:val="21"/>
          <w:lang w:bidi="en-US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OTHER DEVELOPMENTAL ACTIVITIES</w:t>
      </w:r>
    </w:p>
    <w:p w14:paraId="1743C23F" w14:textId="77777777" w:rsidR="006C26EC" w:rsidRPr="005A6D84" w:rsidRDefault="006C26EC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D7FA8DB" w14:textId="77777777" w:rsidR="00297E2B" w:rsidRPr="005A6D84" w:rsidRDefault="00297E2B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Online Educator Development Certification Program</w:t>
      </w:r>
    </w:p>
    <w:p w14:paraId="457D955A" w14:textId="77777777" w:rsidR="00297E2B" w:rsidRPr="005A6D84" w:rsidRDefault="00297E2B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7DD77595" w14:textId="77777777" w:rsidR="00C3003D" w:rsidRPr="005A6D84" w:rsidRDefault="00C3003D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</w:t>
      </w:r>
      <w:r w:rsidR="00840CA4" w:rsidRPr="005A6D84">
        <w:rPr>
          <w:rFonts w:ascii="Times New Roman" w:hAnsi="Times New Roman"/>
          <w:color w:val="auto"/>
          <w:sz w:val="21"/>
          <w:szCs w:val="21"/>
        </w:rPr>
        <w:t>-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Bauer Grant Writing Workshop Fellow</w:t>
      </w:r>
    </w:p>
    <w:p w14:paraId="4DC6D7CE" w14:textId="77777777" w:rsidR="006D3E5E" w:rsidRPr="005A6D84" w:rsidRDefault="006D3E5E" w:rsidP="002B17BB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051CB48" w14:textId="77777777" w:rsidR="002B17BB" w:rsidRPr="005A6D84" w:rsidRDefault="006D3E5E" w:rsidP="002B17BB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2015- </w:t>
      </w:r>
      <w:r w:rsidR="006059E0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ctive Learning-Centered</w:t>
      </w:r>
      <w:r w:rsidR="009D4EFD" w:rsidRPr="005A6D84">
        <w:rPr>
          <w:rFonts w:ascii="Times New Roman" w:hAnsi="Times New Roman"/>
          <w:color w:val="auto"/>
          <w:sz w:val="21"/>
          <w:szCs w:val="21"/>
        </w:rPr>
        <w:t xml:space="preserve"> Initiative p</w:t>
      </w:r>
      <w:r w:rsidRPr="005A6D84">
        <w:rPr>
          <w:rFonts w:ascii="Times New Roman" w:hAnsi="Times New Roman"/>
          <w:color w:val="auto"/>
          <w:sz w:val="21"/>
          <w:szCs w:val="21"/>
        </w:rPr>
        <w:t>edagogical series</w:t>
      </w:r>
    </w:p>
    <w:p w14:paraId="3CF07401" w14:textId="77777777" w:rsidR="00206660" w:rsidRPr="005A6D84" w:rsidRDefault="00206660" w:rsidP="00206660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F9F24F3" w14:textId="77777777" w:rsidR="00206660" w:rsidRPr="005A6D84" w:rsidRDefault="00206660" w:rsidP="00206660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2014 - </w:t>
      </w:r>
      <w:r w:rsidR="006059E0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George Thompson Publisher-in-Residence program </w:t>
      </w:r>
    </w:p>
    <w:p w14:paraId="47596F45" w14:textId="77777777" w:rsidR="00C3003D" w:rsidRPr="005A6D84" w:rsidRDefault="00C3003D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D0E809C" w14:textId="77777777" w:rsidR="006C26EC" w:rsidRPr="005A6D84" w:rsidRDefault="006C26EC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4</w:t>
      </w:r>
      <w:r w:rsidR="00840CA4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6059E0" w:rsidRPr="005A6D84">
        <w:rPr>
          <w:rFonts w:ascii="Times New Roman" w:hAnsi="Times New Roman"/>
          <w:color w:val="auto"/>
          <w:sz w:val="21"/>
          <w:szCs w:val="21"/>
        </w:rPr>
        <w:t>–</w:t>
      </w:r>
      <w:r w:rsidR="00840CA4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6059E0" w:rsidRPr="005A6D84">
        <w:rPr>
          <w:rFonts w:ascii="Times New Roman" w:hAnsi="Times New Roman"/>
          <w:color w:val="auto"/>
          <w:sz w:val="21"/>
          <w:szCs w:val="21"/>
        </w:rPr>
        <w:t>On going</w:t>
      </w:r>
      <w:r w:rsidRPr="005A6D84">
        <w:rPr>
          <w:rFonts w:ascii="Times New Roman" w:hAnsi="Times New Roman"/>
          <w:color w:val="auto"/>
          <w:sz w:val="21"/>
          <w:szCs w:val="21"/>
        </w:rPr>
        <w:tab/>
        <w:t>Formal Academic Training:</w:t>
      </w:r>
    </w:p>
    <w:p w14:paraId="4068B2A5" w14:textId="77777777" w:rsidR="006C26EC" w:rsidRPr="005A6D84" w:rsidRDefault="006C26EC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Qualtrics Training</w:t>
      </w:r>
    </w:p>
    <w:p w14:paraId="0B9A32D8" w14:textId="77777777" w:rsidR="00C3003D" w:rsidRPr="005A6D84" w:rsidRDefault="00C3003D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Pivot Training</w:t>
      </w:r>
    </w:p>
    <w:p w14:paraId="359D4636" w14:textId="77777777" w:rsidR="00CB7B9F" w:rsidRPr="005A6D84" w:rsidRDefault="00CB7B9F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IRB Training</w:t>
      </w:r>
    </w:p>
    <w:p w14:paraId="6D9B52DE" w14:textId="77777777" w:rsidR="005C0BC3" w:rsidRPr="005A6D84" w:rsidRDefault="00DA26E1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5C0BC3" w:rsidRPr="005A6D84">
        <w:rPr>
          <w:rFonts w:ascii="Times New Roman" w:hAnsi="Times New Roman"/>
          <w:color w:val="auto"/>
          <w:sz w:val="21"/>
          <w:szCs w:val="21"/>
        </w:rPr>
        <w:t>ArcGIS Training</w:t>
      </w:r>
    </w:p>
    <w:p w14:paraId="7AC6F2E6" w14:textId="77777777" w:rsidR="00A6744C" w:rsidRPr="005A6D84" w:rsidRDefault="00A6744C" w:rsidP="006C26EC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NVivo Training</w:t>
      </w:r>
    </w:p>
    <w:p w14:paraId="3D616342" w14:textId="77777777" w:rsidR="0001699E" w:rsidRPr="005A6D84" w:rsidRDefault="0001699E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21557504" w14:textId="77777777" w:rsidR="00141979" w:rsidRPr="005A6D84" w:rsidRDefault="00251443" w:rsidP="00141979">
      <w:pPr>
        <w:pBdr>
          <w:bottom w:val="single" w:sz="4" w:space="1" w:color="auto"/>
        </w:pBd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PROFESSIONAL SERVICE</w:t>
      </w:r>
    </w:p>
    <w:p w14:paraId="77736D5F" w14:textId="77777777" w:rsidR="00141979" w:rsidRPr="005A6D84" w:rsidRDefault="00141979" w:rsidP="00141979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9833868" w14:textId="6676D26C" w:rsidR="00141979" w:rsidRPr="005A6D84" w:rsidRDefault="00141979" w:rsidP="00141979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>2010 – Present</w:t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 xml:space="preserve">Ad-Hoc Manuscript Reviewer </w:t>
      </w:r>
      <w:proofErr w:type="gramStart"/>
      <w:r w:rsidRPr="005A6D84">
        <w:rPr>
          <w:rFonts w:ascii="Times New Roman" w:hAnsi="Times New Roman"/>
          <w:color w:val="auto"/>
          <w:sz w:val="22"/>
          <w:szCs w:val="22"/>
        </w:rPr>
        <w:t>for</w:t>
      </w:r>
      <w:proofErr w:type="gramEnd"/>
      <w:r w:rsidRPr="005A6D84">
        <w:rPr>
          <w:rFonts w:ascii="Times New Roman" w:hAnsi="Times New Roman"/>
          <w:color w:val="auto"/>
          <w:sz w:val="22"/>
          <w:szCs w:val="22"/>
        </w:rPr>
        <w:t>:</w:t>
      </w:r>
    </w:p>
    <w:p w14:paraId="4A17CAD8" w14:textId="358DDDF5" w:rsidR="00141979" w:rsidRPr="005A6D84" w:rsidRDefault="00141979" w:rsidP="00141979">
      <w:pPr>
        <w:tabs>
          <w:tab w:val="left" w:pos="-540"/>
        </w:tabs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>Criminal Justice and Behavior</w:t>
      </w:r>
    </w:p>
    <w:p w14:paraId="1E88E2B0" w14:textId="4615A026" w:rsidR="00141979" w:rsidRPr="005A6D84" w:rsidRDefault="00141979" w:rsidP="00141979">
      <w:pPr>
        <w:tabs>
          <w:tab w:val="left" w:pos="-540"/>
        </w:tabs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>Journal of Contemporary Criminal Justice</w:t>
      </w:r>
    </w:p>
    <w:p w14:paraId="3A360975" w14:textId="00F9BCE0" w:rsidR="00141979" w:rsidRPr="005A6D84" w:rsidRDefault="00141979" w:rsidP="00141979">
      <w:pPr>
        <w:tabs>
          <w:tab w:val="left" w:pos="-540"/>
        </w:tabs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>Crime and Delinquency</w:t>
      </w:r>
    </w:p>
    <w:p w14:paraId="15C36A88" w14:textId="7E9443CD" w:rsidR="00141979" w:rsidRPr="005A6D84" w:rsidRDefault="00141979" w:rsidP="00141979">
      <w:pPr>
        <w:tabs>
          <w:tab w:val="left" w:pos="-540"/>
        </w:tabs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>Feminist Criminology</w:t>
      </w:r>
    </w:p>
    <w:p w14:paraId="74C32CA2" w14:textId="598D8497" w:rsidR="00141979" w:rsidRPr="005A6D84" w:rsidRDefault="00141979" w:rsidP="00141979">
      <w:pPr>
        <w:tabs>
          <w:tab w:val="left" w:pos="-540"/>
        </w:tabs>
        <w:rPr>
          <w:rFonts w:ascii="Times New Roman" w:hAnsi="Times New Roman"/>
          <w:color w:val="auto"/>
          <w:sz w:val="22"/>
          <w:szCs w:val="22"/>
        </w:rPr>
      </w:pP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</w:r>
      <w:r w:rsidRPr="005A6D84">
        <w:rPr>
          <w:rFonts w:ascii="Times New Roman" w:hAnsi="Times New Roman"/>
          <w:color w:val="auto"/>
          <w:sz w:val="22"/>
          <w:szCs w:val="22"/>
        </w:rPr>
        <w:tab/>
        <w:t>Women and Criminal Justice</w:t>
      </w:r>
    </w:p>
    <w:p w14:paraId="48CBD38C" w14:textId="3CCEF278" w:rsidR="00141979" w:rsidRPr="005A6D84" w:rsidRDefault="00141979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A38CCC5" w14:textId="205327F8" w:rsidR="008847A6" w:rsidRPr="005A6D84" w:rsidRDefault="008847A6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8- 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outhern Criminal Justice Association Graduate Liaison</w:t>
      </w:r>
    </w:p>
    <w:p w14:paraId="3131171B" w14:textId="54221379" w:rsidR="003E6A47" w:rsidRPr="005A6D84" w:rsidRDefault="003E6A47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 and Criminology</w:t>
      </w:r>
    </w:p>
    <w:p w14:paraId="3A51E39F" w14:textId="263AFD12" w:rsidR="003E6A47" w:rsidRPr="005A6D84" w:rsidRDefault="003E6A47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lastRenderedPageBreak/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78374E50" w14:textId="77777777" w:rsidR="00327A60" w:rsidRPr="005A6D84" w:rsidRDefault="00327A60" w:rsidP="00327A60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739EDB4" w14:textId="26B7E776" w:rsidR="00327A60" w:rsidRPr="005A6D84" w:rsidRDefault="00327A60" w:rsidP="00327A60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8-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Executive Committee</w:t>
      </w:r>
    </w:p>
    <w:p w14:paraId="1460DDB2" w14:textId="77777777" w:rsidR="00327A60" w:rsidRPr="005A6D84" w:rsidRDefault="00327A60" w:rsidP="00327A60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         Department of Criminal Justice and Criminology</w:t>
      </w:r>
    </w:p>
    <w:p w14:paraId="6325BE31" w14:textId="77777777" w:rsidR="00327A60" w:rsidRPr="005A6D84" w:rsidRDefault="00327A60" w:rsidP="00327A60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2AF6EBC9" w14:textId="77777777" w:rsidR="008847A6" w:rsidRPr="005A6D84" w:rsidRDefault="008847A6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78966255" w14:textId="7CB1F71A" w:rsidR="00A97CDC" w:rsidRPr="005A6D84" w:rsidRDefault="00A97CDC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-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E441B8" w:rsidRPr="005A6D84">
        <w:rPr>
          <w:rFonts w:ascii="Times New Roman" w:hAnsi="Times New Roman"/>
          <w:color w:val="auto"/>
          <w:sz w:val="21"/>
          <w:szCs w:val="21"/>
        </w:rPr>
        <w:t xml:space="preserve">(Chair 2016-Present) 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Colloquium Committee </w:t>
      </w:r>
    </w:p>
    <w:p w14:paraId="3C474FAA" w14:textId="759DF476" w:rsidR="00A97CDC" w:rsidRPr="005A6D84" w:rsidRDefault="00A97CDC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  <w:r w:rsidR="003E6A47" w:rsidRPr="005A6D84">
        <w:rPr>
          <w:rFonts w:ascii="Times New Roman" w:hAnsi="Times New Roman"/>
          <w:color w:val="auto"/>
          <w:sz w:val="21"/>
          <w:szCs w:val="21"/>
        </w:rPr>
        <w:t xml:space="preserve"> and Criminology</w:t>
      </w:r>
    </w:p>
    <w:p w14:paraId="16C7FF1B" w14:textId="77777777" w:rsidR="00A97CDC" w:rsidRPr="005A6D84" w:rsidRDefault="00A97CDC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11927A31" w14:textId="65174B59" w:rsidR="00B414FC" w:rsidRPr="005A6D84" w:rsidRDefault="00B414FC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A808907" w14:textId="3CA366E7" w:rsidR="00B309B0" w:rsidRPr="005A6D84" w:rsidRDefault="00B309B0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8-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Ethics Committee</w:t>
      </w:r>
    </w:p>
    <w:p w14:paraId="35BCDB3A" w14:textId="6CC3E1F4" w:rsidR="00C7282F" w:rsidRPr="005A6D84" w:rsidRDefault="00C7282F" w:rsidP="00C7282F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                                      Department of Criminal Justice</w:t>
      </w:r>
      <w:r w:rsidR="003E6A47" w:rsidRPr="005A6D84">
        <w:rPr>
          <w:rFonts w:ascii="Times New Roman" w:hAnsi="Times New Roman"/>
          <w:color w:val="auto"/>
          <w:sz w:val="21"/>
          <w:szCs w:val="21"/>
        </w:rPr>
        <w:t xml:space="preserve"> and Criminology</w:t>
      </w:r>
    </w:p>
    <w:p w14:paraId="293315DD" w14:textId="77777777" w:rsidR="00C7282F" w:rsidRPr="005A6D84" w:rsidRDefault="00C7282F" w:rsidP="00C7282F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29606106" w14:textId="77777777" w:rsidR="008847A6" w:rsidRPr="005A6D84" w:rsidRDefault="008847A6" w:rsidP="008847A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2B15C9F4" w14:textId="76D6A205" w:rsidR="003E6A47" w:rsidRPr="005A6D84" w:rsidRDefault="003E6A47" w:rsidP="003E6A47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8</w:t>
      </w:r>
      <w:r w:rsidR="00B21BFD" w:rsidRPr="005A6D84">
        <w:rPr>
          <w:rFonts w:ascii="Times New Roman" w:hAnsi="Times New Roman"/>
          <w:color w:val="auto"/>
          <w:sz w:val="21"/>
          <w:szCs w:val="21"/>
        </w:rPr>
        <w:tab/>
      </w:r>
      <w:r w:rsidR="00B21BFD" w:rsidRPr="005A6D84">
        <w:rPr>
          <w:rFonts w:ascii="Times New Roman" w:hAnsi="Times New Roman"/>
          <w:color w:val="auto"/>
          <w:sz w:val="21"/>
          <w:szCs w:val="21"/>
        </w:rPr>
        <w:tab/>
      </w:r>
      <w:r w:rsidR="00B21BFD" w:rsidRPr="005A6D84">
        <w:rPr>
          <w:rFonts w:ascii="Times New Roman" w:hAnsi="Times New Roman"/>
          <w:color w:val="auto"/>
          <w:sz w:val="21"/>
          <w:szCs w:val="21"/>
        </w:rPr>
        <w:tab/>
        <w:t>Chair of "Gender Differences in Deviance and Offending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" Session </w:t>
      </w:r>
    </w:p>
    <w:p w14:paraId="7DF159F9" w14:textId="77777777" w:rsidR="003E6A47" w:rsidRPr="005A6D84" w:rsidRDefault="003E6A47" w:rsidP="003E6A47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merican Society of Criminology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</w:p>
    <w:p w14:paraId="2F159879" w14:textId="77777777" w:rsidR="003E6A47" w:rsidRPr="005A6D84" w:rsidRDefault="003E6A47" w:rsidP="003E6A47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tlanta, Georgia</w:t>
      </w:r>
    </w:p>
    <w:p w14:paraId="0E18F500" w14:textId="64E984E9" w:rsidR="00B309B0" w:rsidRPr="005A6D84" w:rsidRDefault="00B309B0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B6652F0" w14:textId="381B3E5D" w:rsidR="001A6BFF" w:rsidRPr="005A6D84" w:rsidRDefault="001A6BFF" w:rsidP="001A6BFF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7-</w:t>
      </w:r>
      <w:r w:rsidR="00720DF9" w:rsidRPr="005A6D84">
        <w:rPr>
          <w:rFonts w:ascii="Times New Roman" w:hAnsi="Times New Roman"/>
          <w:color w:val="auto"/>
          <w:sz w:val="21"/>
          <w:szCs w:val="21"/>
        </w:rPr>
        <w:t>2018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Undergraduate Committee member</w:t>
      </w:r>
    </w:p>
    <w:p w14:paraId="5F88904F" w14:textId="77777777" w:rsidR="001A6BFF" w:rsidRPr="005A6D84" w:rsidRDefault="001A6BFF" w:rsidP="001A6BFF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15151FB6" w14:textId="77777777" w:rsidR="001A6BFF" w:rsidRPr="005A6D84" w:rsidRDefault="001A6BFF" w:rsidP="001A6BFF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666E4A01" w14:textId="77777777" w:rsidR="001A6BFF" w:rsidRPr="005A6D84" w:rsidRDefault="001A6BFF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019EDBE" w14:textId="77777777" w:rsidR="00B414FC" w:rsidRPr="005A6D84" w:rsidRDefault="00B414FC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2016- </w:t>
      </w:r>
      <w:r w:rsidR="006F0D89" w:rsidRPr="005A6D84">
        <w:rPr>
          <w:rFonts w:ascii="Times New Roman" w:hAnsi="Times New Roman"/>
          <w:color w:val="auto"/>
          <w:sz w:val="21"/>
          <w:szCs w:val="21"/>
        </w:rPr>
        <w:t>2017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060B72" w:rsidRPr="005A6D84">
        <w:rPr>
          <w:rFonts w:ascii="Times New Roman" w:hAnsi="Times New Roman"/>
          <w:color w:val="auto"/>
          <w:sz w:val="21"/>
          <w:szCs w:val="21"/>
        </w:rPr>
        <w:t>Recruitment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Committee </w:t>
      </w:r>
    </w:p>
    <w:p w14:paraId="6DC262A5" w14:textId="77777777" w:rsidR="00B414FC" w:rsidRPr="005A6D84" w:rsidRDefault="00B414FC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554F3EDD" w14:textId="77777777" w:rsidR="00B414FC" w:rsidRPr="005A6D84" w:rsidRDefault="00B414FC" w:rsidP="00B414F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5C2B85EA" w14:textId="77777777" w:rsidR="00B414FC" w:rsidRPr="005A6D84" w:rsidRDefault="00B414FC" w:rsidP="00A97CDC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0CBD55DA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-</w:t>
      </w:r>
      <w:r w:rsidR="00A97CDC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Criminal Justice Thesis and Computational Exam Workshop Organizer</w:t>
      </w:r>
    </w:p>
    <w:p w14:paraId="569338A0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68F04750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64ECA532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58A66E6" w14:textId="77777777" w:rsidR="005E3646" w:rsidRPr="005A6D84" w:rsidRDefault="005E3646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-</w:t>
      </w:r>
      <w:r w:rsidR="00A97CDC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C34E1E" w:rsidRPr="005A6D84">
        <w:rPr>
          <w:rFonts w:ascii="Times New Roman" w:hAnsi="Times New Roman"/>
          <w:color w:val="auto"/>
          <w:sz w:val="21"/>
          <w:szCs w:val="21"/>
        </w:rPr>
        <w:t>Criminal Justice Graduate Student Orientation Organizer</w:t>
      </w:r>
    </w:p>
    <w:p w14:paraId="099A6970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03CBA60A" w14:textId="77777777" w:rsidR="00C34E1E" w:rsidRPr="005A6D84" w:rsidRDefault="00C34E1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36AD7186" w14:textId="77777777" w:rsidR="005E3646" w:rsidRPr="005A6D84" w:rsidRDefault="005E3646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36E8FBBF" w14:textId="77777777" w:rsidR="00371341" w:rsidRPr="005A6D84" w:rsidRDefault="00371341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-</w:t>
      </w:r>
      <w:r w:rsidR="00461EBD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5E3646" w:rsidRPr="005A6D84">
        <w:rPr>
          <w:rFonts w:ascii="Times New Roman" w:hAnsi="Times New Roman"/>
          <w:color w:val="auto"/>
          <w:sz w:val="21"/>
          <w:szCs w:val="21"/>
        </w:rPr>
        <w:t>Ad Hoc Academic Program Review Internal Faculty Committee</w:t>
      </w:r>
    </w:p>
    <w:p w14:paraId="230E8E9A" w14:textId="77777777" w:rsidR="00371341" w:rsidRPr="005A6D84" w:rsidRDefault="00371341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008176FA" w14:textId="77777777" w:rsidR="00371341" w:rsidRPr="005A6D84" w:rsidRDefault="00371341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01BDFDCF" w14:textId="77777777" w:rsidR="00721033" w:rsidRPr="005A6D84" w:rsidRDefault="00721033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70BEAF63" w14:textId="77777777" w:rsidR="001D4A3E" w:rsidRPr="005A6D84" w:rsidRDefault="001D4A3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5-</w:t>
      </w:r>
      <w:r w:rsidR="00461EBD" w:rsidRPr="005A6D84">
        <w:rPr>
          <w:rFonts w:ascii="Times New Roman" w:hAnsi="Times New Roman"/>
          <w:color w:val="auto"/>
          <w:sz w:val="21"/>
          <w:szCs w:val="21"/>
        </w:rPr>
        <w:t>2016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Ethics Committee</w:t>
      </w:r>
    </w:p>
    <w:p w14:paraId="5E5B4F5A" w14:textId="77777777" w:rsidR="001D4A3E" w:rsidRPr="005A6D84" w:rsidRDefault="001D4A3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70000DE1" w14:textId="77777777" w:rsidR="001D4A3E" w:rsidRPr="005A6D84" w:rsidRDefault="001D4A3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4D2156F1" w14:textId="77777777" w:rsidR="001D4A3E" w:rsidRPr="005A6D84" w:rsidRDefault="001D4A3E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3112C1A" w14:textId="77777777" w:rsidR="009C6806" w:rsidRPr="005A6D84" w:rsidRDefault="009C680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4-</w:t>
      </w:r>
      <w:r w:rsidR="00461EBD" w:rsidRPr="005A6D84">
        <w:rPr>
          <w:rFonts w:ascii="Times New Roman" w:hAnsi="Times New Roman"/>
          <w:color w:val="auto"/>
          <w:sz w:val="21"/>
          <w:szCs w:val="21"/>
        </w:rPr>
        <w:t>2015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47167D" w:rsidRPr="005A6D84">
        <w:rPr>
          <w:rFonts w:ascii="Times New Roman" w:hAnsi="Times New Roman"/>
          <w:color w:val="auto"/>
          <w:sz w:val="21"/>
          <w:szCs w:val="21"/>
        </w:rPr>
        <w:t>Undergraduate Committee member</w:t>
      </w:r>
    </w:p>
    <w:p w14:paraId="14D59F0A" w14:textId="77777777" w:rsidR="00416F26" w:rsidRPr="005A6D84" w:rsidRDefault="00416F2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Department of Criminal Justice</w:t>
      </w:r>
    </w:p>
    <w:p w14:paraId="624301F2" w14:textId="77777777" w:rsidR="00416F26" w:rsidRPr="005A6D84" w:rsidRDefault="00416F2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The University of Alabama</w:t>
      </w:r>
    </w:p>
    <w:p w14:paraId="3FAE8D69" w14:textId="77777777" w:rsidR="009C6806" w:rsidRPr="005A6D84" w:rsidRDefault="009C680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2673CF96" w14:textId="77777777" w:rsidR="009C6806" w:rsidRPr="005A6D84" w:rsidRDefault="009C680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4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9F1D54" w:rsidRPr="005A6D84">
        <w:rPr>
          <w:rFonts w:ascii="Times New Roman" w:hAnsi="Times New Roman"/>
          <w:color w:val="auto"/>
          <w:sz w:val="21"/>
          <w:szCs w:val="21"/>
        </w:rPr>
        <w:t xml:space="preserve">Chair of </w:t>
      </w:r>
      <w:proofErr w:type="gramStart"/>
      <w:r w:rsidR="009F1D54" w:rsidRPr="005A6D84">
        <w:rPr>
          <w:rFonts w:ascii="Times New Roman" w:hAnsi="Times New Roman"/>
          <w:i/>
          <w:color w:val="auto"/>
          <w:sz w:val="21"/>
          <w:szCs w:val="21"/>
        </w:rPr>
        <w:t>The</w:t>
      </w:r>
      <w:proofErr w:type="gramEnd"/>
      <w:r w:rsidR="009F1D54" w:rsidRPr="005A6D84">
        <w:rPr>
          <w:rFonts w:ascii="Times New Roman" w:hAnsi="Times New Roman"/>
          <w:i/>
          <w:color w:val="auto"/>
          <w:sz w:val="21"/>
          <w:szCs w:val="21"/>
        </w:rPr>
        <w:t xml:space="preserve"> Impact of Gender on Offending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Session </w:t>
      </w:r>
    </w:p>
    <w:p w14:paraId="43EF6A2F" w14:textId="77777777" w:rsidR="009C6806" w:rsidRPr="005A6D84" w:rsidRDefault="009C680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merican Society of Criminology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</w:p>
    <w:p w14:paraId="52C96BDC" w14:textId="77777777" w:rsidR="009C6806" w:rsidRPr="005A6D84" w:rsidRDefault="009C6806" w:rsidP="009C680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color w:val="auto"/>
          <w:sz w:val="21"/>
        </w:rPr>
        <w:t>San Francisco, California</w:t>
      </w:r>
    </w:p>
    <w:p w14:paraId="143BA826" w14:textId="77777777" w:rsidR="009C6806" w:rsidRPr="005A6D84" w:rsidRDefault="009C6806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FAE6962" w14:textId="77777777" w:rsidR="00251443" w:rsidRPr="005A6D84" w:rsidRDefault="00251443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3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Chair of "Gender, Gender Identity, Sexuality, and Crime" Session </w:t>
      </w:r>
    </w:p>
    <w:p w14:paraId="710DBB8D" w14:textId="77777777" w:rsidR="00251443" w:rsidRPr="005A6D84" w:rsidRDefault="00251443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merican Society of Criminology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</w:p>
    <w:p w14:paraId="36E10017" w14:textId="77777777" w:rsidR="00251443" w:rsidRPr="005A6D84" w:rsidRDefault="00251443" w:rsidP="00251443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tlanta, Georgia</w:t>
      </w:r>
    </w:p>
    <w:p w14:paraId="03A71E18" w14:textId="77777777" w:rsidR="006E3D74" w:rsidRPr="005A6D84" w:rsidRDefault="006E3D74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100A9F2A" w14:textId="77777777" w:rsidR="0001699E" w:rsidRPr="005A6D84" w:rsidRDefault="00FA08B2" w:rsidP="0001699E">
      <w:pPr>
        <w:pBdr>
          <w:bottom w:val="single" w:sz="6" w:space="1" w:color="auto"/>
        </w:pBd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PROFESSIONAL ASSOCIATIONS</w:t>
      </w:r>
    </w:p>
    <w:p w14:paraId="0288D36C" w14:textId="77777777" w:rsidR="0001699E" w:rsidRPr="005A6D84" w:rsidRDefault="0001699E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56237C72" w14:textId="77777777" w:rsidR="00F835AF" w:rsidRPr="005A6D84" w:rsidRDefault="00F835AF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16</w:t>
      </w:r>
      <w:r w:rsidR="00F53DEA" w:rsidRPr="005A6D84">
        <w:rPr>
          <w:rFonts w:ascii="Times New Roman" w:hAnsi="Times New Roman"/>
          <w:color w:val="auto"/>
          <w:sz w:val="21"/>
          <w:szCs w:val="21"/>
        </w:rPr>
        <w:t xml:space="preserve"> -</w:t>
      </w:r>
      <w:r w:rsidRPr="005A6D84">
        <w:rPr>
          <w:rFonts w:ascii="Times New Roman" w:hAnsi="Times New Roman"/>
          <w:color w:val="auto"/>
          <w:sz w:val="21"/>
          <w:szCs w:val="21"/>
        </w:rPr>
        <w:t xml:space="preserve"> 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Southern Criminal Justice Association</w:t>
      </w:r>
    </w:p>
    <w:p w14:paraId="2A6A13AF" w14:textId="77777777" w:rsidR="00ED28FA" w:rsidRPr="005A6D84" w:rsidRDefault="00ED28FA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lastRenderedPageBreak/>
        <w:t>2007</w:t>
      </w:r>
      <w:r w:rsidR="002B0D3F" w:rsidRPr="005A6D84">
        <w:rPr>
          <w:rFonts w:ascii="Times New Roman" w:hAnsi="Times New Roman"/>
          <w:color w:val="auto"/>
          <w:sz w:val="21"/>
          <w:szCs w:val="21"/>
        </w:rPr>
        <w:t xml:space="preserve"> – </w:t>
      </w:r>
      <w:r w:rsidRPr="005A6D84">
        <w:rPr>
          <w:rFonts w:ascii="Times New Roman" w:hAnsi="Times New Roman"/>
          <w:color w:val="auto"/>
          <w:sz w:val="21"/>
          <w:szCs w:val="21"/>
        </w:rPr>
        <w:t>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>American Society of Criminal Justice</w:t>
      </w:r>
    </w:p>
    <w:p w14:paraId="4281EB21" w14:textId="77777777" w:rsidR="002D224C" w:rsidRPr="005A6D84" w:rsidRDefault="00FA08B2" w:rsidP="00FF1026">
      <w:pPr>
        <w:tabs>
          <w:tab w:val="left" w:pos="-540"/>
        </w:tabs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2009 –</w:t>
      </w:r>
      <w:r w:rsidR="00F53DEA" w:rsidRPr="005A6D84">
        <w:rPr>
          <w:rFonts w:ascii="Times New Roman" w:hAnsi="Times New Roman"/>
          <w:color w:val="auto"/>
          <w:sz w:val="21"/>
          <w:szCs w:val="21"/>
        </w:rPr>
        <w:t xml:space="preserve"> </w:t>
      </w:r>
      <w:r w:rsidR="00820DED" w:rsidRPr="005A6D84">
        <w:rPr>
          <w:rFonts w:ascii="Times New Roman" w:hAnsi="Times New Roman"/>
          <w:color w:val="auto"/>
          <w:sz w:val="21"/>
          <w:szCs w:val="21"/>
        </w:rPr>
        <w:t>Present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color w:val="auto"/>
          <w:sz w:val="21"/>
          <w:szCs w:val="21"/>
        </w:rPr>
        <w:tab/>
        <w:t xml:space="preserve">American Society of Criminology, </w:t>
      </w:r>
      <w:r w:rsidR="00820DED" w:rsidRPr="005A6D84">
        <w:rPr>
          <w:rFonts w:ascii="Times New Roman" w:hAnsi="Times New Roman"/>
          <w:i/>
          <w:color w:val="auto"/>
          <w:sz w:val="21"/>
          <w:szCs w:val="21"/>
        </w:rPr>
        <w:t xml:space="preserve">Division of Experimental Criminology, </w:t>
      </w:r>
      <w:r w:rsidR="004C65E9" w:rsidRPr="005A6D84">
        <w:rPr>
          <w:rFonts w:ascii="Times New Roman" w:hAnsi="Times New Roman"/>
          <w:i/>
          <w:color w:val="auto"/>
          <w:sz w:val="21"/>
          <w:szCs w:val="21"/>
        </w:rPr>
        <w:t xml:space="preserve">Division on </w:t>
      </w:r>
    </w:p>
    <w:p w14:paraId="0D262091" w14:textId="77777777" w:rsidR="00FF1026" w:rsidRPr="005A6D84" w:rsidRDefault="002D224C" w:rsidP="00FF1026">
      <w:pPr>
        <w:tabs>
          <w:tab w:val="left" w:pos="-540"/>
        </w:tabs>
        <w:ind w:left="-540" w:right="-720"/>
        <w:rPr>
          <w:rFonts w:ascii="Times New Roman" w:hAnsi="Times New Roman"/>
          <w:i/>
          <w:color w:val="auto"/>
          <w:sz w:val="21"/>
          <w:szCs w:val="21"/>
        </w:rPr>
      </w:pP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Pr="005A6D84">
        <w:rPr>
          <w:rFonts w:ascii="Times New Roman" w:hAnsi="Times New Roman"/>
          <w:i/>
          <w:color w:val="auto"/>
          <w:sz w:val="21"/>
          <w:szCs w:val="21"/>
        </w:rPr>
        <w:tab/>
      </w:r>
      <w:r w:rsidR="004C65E9" w:rsidRPr="005A6D84">
        <w:rPr>
          <w:rFonts w:ascii="Times New Roman" w:hAnsi="Times New Roman"/>
          <w:i/>
          <w:color w:val="auto"/>
          <w:sz w:val="21"/>
          <w:szCs w:val="21"/>
        </w:rPr>
        <w:t>Women and Crime</w:t>
      </w:r>
    </w:p>
    <w:p w14:paraId="0ABC0A69" w14:textId="77777777" w:rsidR="0001699E" w:rsidRPr="005A6D84" w:rsidRDefault="00FA08B2" w:rsidP="00FF1026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 xml:space="preserve">2009 – </w:t>
      </w:r>
      <w:r w:rsidR="00FF1026" w:rsidRPr="005A6D84">
        <w:rPr>
          <w:rFonts w:ascii="Times New Roman" w:hAnsi="Times New Roman"/>
          <w:color w:val="auto"/>
          <w:sz w:val="21"/>
          <w:szCs w:val="21"/>
        </w:rPr>
        <w:t>2012</w:t>
      </w:r>
      <w:r w:rsidRPr="005A6D84">
        <w:rPr>
          <w:rFonts w:ascii="Times New Roman" w:hAnsi="Times New Roman"/>
          <w:color w:val="auto"/>
          <w:sz w:val="21"/>
          <w:szCs w:val="21"/>
        </w:rPr>
        <w:tab/>
      </w:r>
      <w:r w:rsidR="00FF1026" w:rsidRPr="005A6D84">
        <w:rPr>
          <w:rFonts w:ascii="Times New Roman" w:hAnsi="Times New Roman"/>
          <w:color w:val="auto"/>
          <w:sz w:val="21"/>
          <w:szCs w:val="21"/>
        </w:rPr>
        <w:t xml:space="preserve">              </w:t>
      </w:r>
      <w:r w:rsidRPr="005A6D84">
        <w:rPr>
          <w:rFonts w:ascii="Times New Roman" w:hAnsi="Times New Roman"/>
          <w:color w:val="auto"/>
          <w:sz w:val="21"/>
          <w:szCs w:val="21"/>
        </w:rPr>
        <w:t>International Association of Crime Analysts</w:t>
      </w:r>
    </w:p>
    <w:p w14:paraId="6AE8064E" w14:textId="77777777" w:rsidR="0001699E" w:rsidRPr="005A6D84" w:rsidRDefault="0001699E" w:rsidP="008823CA">
      <w:pPr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6246C5F6" w14:textId="77777777" w:rsidR="0001699E" w:rsidRPr="005A6D84" w:rsidRDefault="00FA08B2" w:rsidP="0001699E">
      <w:pPr>
        <w:pBdr>
          <w:bottom w:val="single" w:sz="6" w:space="1" w:color="auto"/>
        </w:pBdr>
        <w:ind w:left="-540" w:right="-720"/>
        <w:rPr>
          <w:rFonts w:ascii="Times New Roman" w:hAnsi="Times New Roman"/>
          <w:color w:val="auto"/>
          <w:sz w:val="21"/>
          <w:szCs w:val="21"/>
          <w:u w:val="single"/>
        </w:rPr>
      </w:pPr>
      <w:r w:rsidRPr="005A6D84">
        <w:rPr>
          <w:rFonts w:ascii="Times New Roman" w:hAnsi="Times New Roman"/>
          <w:color w:val="auto"/>
          <w:sz w:val="21"/>
          <w:szCs w:val="21"/>
        </w:rPr>
        <w:t>AWARDS</w:t>
      </w:r>
    </w:p>
    <w:p w14:paraId="5025504C" w14:textId="77777777" w:rsidR="0001699E" w:rsidRPr="005A6D84" w:rsidRDefault="0001699E" w:rsidP="0001699E">
      <w:pPr>
        <w:tabs>
          <w:tab w:val="left" w:pos="-54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</w:p>
    <w:p w14:paraId="42865CF5" w14:textId="77777777" w:rsidR="0001699E" w:rsidRPr="005A6D84" w:rsidRDefault="00807EF3" w:rsidP="0001699E">
      <w:pPr>
        <w:tabs>
          <w:tab w:val="left" w:pos="90"/>
        </w:tabs>
        <w:ind w:left="-540" w:right="-720"/>
        <w:rPr>
          <w:rFonts w:ascii="Times New Roman" w:hAnsi="Times New Roman"/>
          <w:color w:val="auto"/>
          <w:sz w:val="21"/>
          <w:szCs w:val="21"/>
        </w:rPr>
      </w:pP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2001-2005</w:t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ab/>
      </w:r>
      <w:proofErr w:type="spellStart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>Dussault</w:t>
      </w:r>
      <w:proofErr w:type="spellEnd"/>
      <w:r w:rsidRPr="005A6D84">
        <w:rPr>
          <w:rFonts w:ascii="Times New Roman" w:hAnsi="Times New Roman"/>
          <w:color w:val="auto"/>
          <w:sz w:val="21"/>
          <w:szCs w:val="21"/>
          <w:lang w:bidi="en-US"/>
        </w:rPr>
        <w:t xml:space="preserve"> Scholar</w:t>
      </w:r>
    </w:p>
    <w:p w14:paraId="0D1BC895" w14:textId="77777777" w:rsidR="00181AA9" w:rsidRPr="005A6D84" w:rsidRDefault="00181AA9" w:rsidP="0001699E">
      <w:pPr>
        <w:pBdr>
          <w:bottom w:val="single" w:sz="6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</w:p>
    <w:p w14:paraId="6B31E288" w14:textId="77777777" w:rsidR="0001699E" w:rsidRPr="005A6D84" w:rsidRDefault="00FA08B2" w:rsidP="0001699E">
      <w:pPr>
        <w:pBdr>
          <w:bottom w:val="single" w:sz="6" w:space="1" w:color="auto"/>
        </w:pBdr>
        <w:tabs>
          <w:tab w:val="left" w:pos="90"/>
        </w:tabs>
        <w:ind w:left="-540" w:right="-720"/>
        <w:rPr>
          <w:color w:val="auto"/>
          <w:sz w:val="21"/>
        </w:rPr>
      </w:pPr>
      <w:r w:rsidRPr="005A6D84">
        <w:rPr>
          <w:color w:val="auto"/>
          <w:sz w:val="21"/>
        </w:rPr>
        <w:t>PROFESSIONAL REFERENCES</w:t>
      </w:r>
    </w:p>
    <w:p w14:paraId="73CC70D1" w14:textId="77777777" w:rsidR="0018418F" w:rsidRPr="005A6D84" w:rsidRDefault="00987732" w:rsidP="00987732">
      <w:pPr>
        <w:ind w:left="-540" w:right="-720"/>
        <w:rPr>
          <w:color w:val="auto"/>
          <w:sz w:val="21"/>
          <w:lang w:bidi="en-US"/>
        </w:rPr>
      </w:pPr>
      <w:proofErr w:type="gramStart"/>
      <w:r w:rsidRPr="005A6D84">
        <w:rPr>
          <w:color w:val="auto"/>
          <w:sz w:val="21"/>
        </w:rPr>
        <w:t>Available upon request.</w:t>
      </w:r>
      <w:proofErr w:type="gramEnd"/>
    </w:p>
    <w:sectPr w:rsidR="0018418F" w:rsidRPr="005A6D84" w:rsidSect="0001699E">
      <w:headerReference w:type="default" r:id="rId7"/>
      <w:footerReference w:type="even" r:id="rId8"/>
      <w:footerReference w:type="default" r:id="rId9"/>
      <w:pgSz w:w="12240" w:h="15840"/>
      <w:pgMar w:top="720" w:right="1800" w:bottom="81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DCE2B9D" w14:textId="77777777" w:rsidR="00D06A76" w:rsidRDefault="00D06A76">
      <w:r>
        <w:separator/>
      </w:r>
    </w:p>
  </w:endnote>
  <w:endnote w:type="continuationSeparator" w:id="0">
    <w:p w14:paraId="7437AD03" w14:textId="77777777" w:rsidR="00D06A76" w:rsidRDefault="00D06A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remen Bd BT">
    <w:altName w:val="Times New Roman"/>
    <w:charset w:val="00"/>
    <w:family w:val="decorative"/>
    <w:pitch w:val="variable"/>
    <w:sig w:usb0="00000087" w:usb1="00000000" w:usb2="00000000" w:usb3="00000000" w:csb0="0000001B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804689" w14:textId="77777777" w:rsidR="00BE2B51" w:rsidRDefault="00BE2B51" w:rsidP="002B0D3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41EF214" w14:textId="77777777" w:rsidR="00BE2B51" w:rsidRDefault="00BE2B51" w:rsidP="002B0D3F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A8785D" w14:textId="6940A081" w:rsidR="00BE2B51" w:rsidRPr="002B0D3F" w:rsidRDefault="00BE2B51" w:rsidP="002B0D3F">
    <w:pPr>
      <w:pStyle w:val="Footer"/>
      <w:framePr w:wrap="around" w:vAnchor="text" w:hAnchor="margin" w:xAlign="right" w:y="1"/>
      <w:rPr>
        <w:rStyle w:val="PageNumber"/>
        <w:sz w:val="21"/>
        <w:szCs w:val="21"/>
      </w:rPr>
    </w:pPr>
    <w:r w:rsidRPr="002B0D3F">
      <w:rPr>
        <w:rStyle w:val="PageNumber"/>
        <w:sz w:val="21"/>
        <w:szCs w:val="21"/>
      </w:rPr>
      <w:fldChar w:fldCharType="begin"/>
    </w:r>
    <w:r w:rsidRPr="002B0D3F">
      <w:rPr>
        <w:rStyle w:val="PageNumber"/>
        <w:sz w:val="21"/>
        <w:szCs w:val="21"/>
      </w:rPr>
      <w:instrText xml:space="preserve">PAGE  </w:instrText>
    </w:r>
    <w:r w:rsidRPr="002B0D3F">
      <w:rPr>
        <w:rStyle w:val="PageNumber"/>
        <w:sz w:val="21"/>
        <w:szCs w:val="21"/>
      </w:rPr>
      <w:fldChar w:fldCharType="separate"/>
    </w:r>
    <w:r w:rsidR="0014271A">
      <w:rPr>
        <w:rStyle w:val="PageNumber"/>
        <w:noProof/>
        <w:sz w:val="21"/>
        <w:szCs w:val="21"/>
      </w:rPr>
      <w:t>1</w:t>
    </w:r>
    <w:r w:rsidRPr="002B0D3F">
      <w:rPr>
        <w:rStyle w:val="PageNumber"/>
        <w:sz w:val="21"/>
        <w:szCs w:val="21"/>
      </w:rPr>
      <w:fldChar w:fldCharType="end"/>
    </w:r>
  </w:p>
  <w:p w14:paraId="061E435B" w14:textId="77777777" w:rsidR="00BE2B51" w:rsidRDefault="00BE2B51" w:rsidP="002B0D3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E07F30" w14:textId="77777777" w:rsidR="00D06A76" w:rsidRDefault="00D06A76">
      <w:r>
        <w:separator/>
      </w:r>
    </w:p>
  </w:footnote>
  <w:footnote w:type="continuationSeparator" w:id="0">
    <w:p w14:paraId="55499A99" w14:textId="77777777" w:rsidR="00D06A76" w:rsidRDefault="00D06A7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A563ED" w14:textId="36832375" w:rsidR="00BE2B51" w:rsidRPr="00D47908" w:rsidRDefault="00BE2B51">
    <w:pPr>
      <w:pStyle w:val="Header"/>
      <w:rPr>
        <w:color w:val="auto"/>
        <w:sz w:val="20"/>
        <w:szCs w:val="20"/>
      </w:rPr>
    </w:pPr>
    <w:r w:rsidRPr="00D47908">
      <w:rPr>
        <w:color w:val="auto"/>
        <w:sz w:val="20"/>
        <w:szCs w:val="20"/>
      </w:rPr>
      <w:fldChar w:fldCharType="begin"/>
    </w:r>
    <w:r w:rsidRPr="00D47908">
      <w:rPr>
        <w:color w:val="auto"/>
        <w:sz w:val="20"/>
        <w:szCs w:val="20"/>
      </w:rPr>
      <w:instrText xml:space="preserve"> DATE \@ "MMMM yy" </w:instrText>
    </w:r>
    <w:r w:rsidRPr="00D47908">
      <w:rPr>
        <w:color w:val="auto"/>
        <w:sz w:val="20"/>
        <w:szCs w:val="20"/>
      </w:rPr>
      <w:fldChar w:fldCharType="separate"/>
    </w:r>
    <w:r w:rsidR="0035177D">
      <w:rPr>
        <w:noProof/>
        <w:color w:val="auto"/>
        <w:sz w:val="20"/>
        <w:szCs w:val="20"/>
      </w:rPr>
      <w:t>September 18</w:t>
    </w:r>
    <w:r w:rsidRPr="00D47908">
      <w:rPr>
        <w:color w:val="auto"/>
        <w:sz w:val="20"/>
        <w:szCs w:val="20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910425"/>
    <w:multiLevelType w:val="hybridMultilevel"/>
    <w:tmpl w:val="6F86CD32"/>
    <w:lvl w:ilvl="0" w:tplc="00010409">
      <w:start w:val="1"/>
      <w:numFmt w:val="bullet"/>
      <w:lvlText w:val=""/>
      <w:lvlJc w:val="left"/>
      <w:pPr>
        <w:tabs>
          <w:tab w:val="num" w:pos="-720"/>
        </w:tabs>
        <w:ind w:left="-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" w15:restartNumberingAfterBreak="0">
    <w:nsid w:val="2AF35F34"/>
    <w:multiLevelType w:val="hybridMultilevel"/>
    <w:tmpl w:val="177A2734"/>
    <w:lvl w:ilvl="0" w:tplc="00650000">
      <w:start w:val="1"/>
      <w:numFmt w:val="bullet"/>
      <w:lvlText w:val="•"/>
      <w:lvlJc w:val="left"/>
      <w:pPr>
        <w:ind w:left="360" w:hanging="360"/>
      </w:pPr>
      <w:rPr>
        <w:rFonts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F2B6845"/>
    <w:multiLevelType w:val="hybridMultilevel"/>
    <w:tmpl w:val="C00633A0"/>
    <w:lvl w:ilvl="0" w:tplc="04090001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3" w15:restartNumberingAfterBreak="0">
    <w:nsid w:val="6B086FBB"/>
    <w:multiLevelType w:val="hybridMultilevel"/>
    <w:tmpl w:val="BB5679A0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B72498D0">
      <w:start w:val="2008"/>
      <w:numFmt w:val="bullet"/>
      <w:lvlText w:val="-"/>
      <w:lvlJc w:val="left"/>
      <w:pPr>
        <w:tabs>
          <w:tab w:val="num" w:pos="960"/>
        </w:tabs>
        <w:ind w:left="960" w:hanging="360"/>
      </w:pPr>
      <w:rPr>
        <w:rFonts w:ascii="Arial" w:eastAsia="Times New Roman" w:hAnsi="Arial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680"/>
        </w:tabs>
        <w:ind w:left="1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400"/>
        </w:tabs>
        <w:ind w:left="2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120"/>
        </w:tabs>
        <w:ind w:left="31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840"/>
        </w:tabs>
        <w:ind w:left="3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560"/>
        </w:tabs>
        <w:ind w:left="4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280"/>
        </w:tabs>
        <w:ind w:left="52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000"/>
        </w:tabs>
        <w:ind w:left="6000" w:hanging="360"/>
      </w:pPr>
      <w:rPr>
        <w:rFonts w:ascii="Wingdings" w:hAnsi="Wingdings" w:hint="default"/>
      </w:rPr>
    </w:lvl>
  </w:abstractNum>
  <w:abstractNum w:abstractNumId="4" w15:restartNumberingAfterBreak="0">
    <w:nsid w:val="6B3F1B7F"/>
    <w:multiLevelType w:val="hybridMultilevel"/>
    <w:tmpl w:val="6BC25856"/>
    <w:lvl w:ilvl="0" w:tplc="04090001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</w:rPr>
    </w:lvl>
    <w:lvl w:ilvl="1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5" w15:restartNumberingAfterBreak="0">
    <w:nsid w:val="74AC2E39"/>
    <w:multiLevelType w:val="hybridMultilevel"/>
    <w:tmpl w:val="53C05156"/>
    <w:lvl w:ilvl="0" w:tplc="00010409">
      <w:start w:val="1"/>
      <w:numFmt w:val="bullet"/>
      <w:lvlText w:val=""/>
      <w:lvlJc w:val="left"/>
      <w:pPr>
        <w:tabs>
          <w:tab w:val="num" w:pos="0"/>
        </w:tabs>
        <w:ind w:left="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5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2sjSxMDcztzQ0tjBW0lEKTi0uzszPAykwrAUAWjMtDywAAAA="/>
  </w:docVars>
  <w:rsids>
    <w:rsidRoot w:val="00691CD2"/>
    <w:rsid w:val="00012EE7"/>
    <w:rsid w:val="0001699E"/>
    <w:rsid w:val="00025AAB"/>
    <w:rsid w:val="00026056"/>
    <w:rsid w:val="0003108F"/>
    <w:rsid w:val="00032A1F"/>
    <w:rsid w:val="00033B26"/>
    <w:rsid w:val="00043967"/>
    <w:rsid w:val="00051286"/>
    <w:rsid w:val="000514F6"/>
    <w:rsid w:val="00055699"/>
    <w:rsid w:val="00060B72"/>
    <w:rsid w:val="00062D68"/>
    <w:rsid w:val="000723DF"/>
    <w:rsid w:val="0007442D"/>
    <w:rsid w:val="000749C9"/>
    <w:rsid w:val="00083324"/>
    <w:rsid w:val="000870AF"/>
    <w:rsid w:val="0009489F"/>
    <w:rsid w:val="000A4B97"/>
    <w:rsid w:val="000A5918"/>
    <w:rsid w:val="000A5DAB"/>
    <w:rsid w:val="000B0706"/>
    <w:rsid w:val="000B36F5"/>
    <w:rsid w:val="000C6503"/>
    <w:rsid w:val="000D3FC8"/>
    <w:rsid w:val="000D6D2C"/>
    <w:rsid w:val="000E0709"/>
    <w:rsid w:val="000E134E"/>
    <w:rsid w:val="000E1675"/>
    <w:rsid w:val="000E5180"/>
    <w:rsid w:val="000F0D15"/>
    <w:rsid w:val="000F6798"/>
    <w:rsid w:val="000F6917"/>
    <w:rsid w:val="00100638"/>
    <w:rsid w:val="001026F4"/>
    <w:rsid w:val="00107684"/>
    <w:rsid w:val="001100A8"/>
    <w:rsid w:val="00110CF0"/>
    <w:rsid w:val="00111E22"/>
    <w:rsid w:val="001164BD"/>
    <w:rsid w:val="001248C9"/>
    <w:rsid w:val="001260C0"/>
    <w:rsid w:val="00134ABE"/>
    <w:rsid w:val="00134F7E"/>
    <w:rsid w:val="001355DA"/>
    <w:rsid w:val="00140267"/>
    <w:rsid w:val="00141979"/>
    <w:rsid w:val="0014271A"/>
    <w:rsid w:val="00151874"/>
    <w:rsid w:val="00154E32"/>
    <w:rsid w:val="001604AB"/>
    <w:rsid w:val="001619A7"/>
    <w:rsid w:val="001704B4"/>
    <w:rsid w:val="0017664E"/>
    <w:rsid w:val="001767DF"/>
    <w:rsid w:val="0017695A"/>
    <w:rsid w:val="00177C53"/>
    <w:rsid w:val="001815A7"/>
    <w:rsid w:val="00181AA9"/>
    <w:rsid w:val="0018210F"/>
    <w:rsid w:val="0018418F"/>
    <w:rsid w:val="00186EB6"/>
    <w:rsid w:val="00191187"/>
    <w:rsid w:val="001A07C8"/>
    <w:rsid w:val="001A6BFF"/>
    <w:rsid w:val="001A7237"/>
    <w:rsid w:val="001A73D2"/>
    <w:rsid w:val="001C24DD"/>
    <w:rsid w:val="001D4857"/>
    <w:rsid w:val="001D4A3E"/>
    <w:rsid w:val="001D5EE3"/>
    <w:rsid w:val="001D67BB"/>
    <w:rsid w:val="001E0A2E"/>
    <w:rsid w:val="001E0CE9"/>
    <w:rsid w:val="001E5F03"/>
    <w:rsid w:val="001E76E9"/>
    <w:rsid w:val="001F0D64"/>
    <w:rsid w:val="001F2345"/>
    <w:rsid w:val="001F28FF"/>
    <w:rsid w:val="002026A8"/>
    <w:rsid w:val="00206660"/>
    <w:rsid w:val="0021614D"/>
    <w:rsid w:val="002178B1"/>
    <w:rsid w:val="0022445C"/>
    <w:rsid w:val="002370CA"/>
    <w:rsid w:val="00240412"/>
    <w:rsid w:val="00240AD3"/>
    <w:rsid w:val="00243558"/>
    <w:rsid w:val="00251443"/>
    <w:rsid w:val="00253267"/>
    <w:rsid w:val="00261730"/>
    <w:rsid w:val="00263EED"/>
    <w:rsid w:val="002641F4"/>
    <w:rsid w:val="0026739C"/>
    <w:rsid w:val="002702FE"/>
    <w:rsid w:val="00272D2B"/>
    <w:rsid w:val="002732A1"/>
    <w:rsid w:val="00276302"/>
    <w:rsid w:val="00276D94"/>
    <w:rsid w:val="00290C3A"/>
    <w:rsid w:val="00296A19"/>
    <w:rsid w:val="00297E2B"/>
    <w:rsid w:val="002A1F3C"/>
    <w:rsid w:val="002A29D6"/>
    <w:rsid w:val="002B0D3F"/>
    <w:rsid w:val="002B17BB"/>
    <w:rsid w:val="002B2C1B"/>
    <w:rsid w:val="002C04EC"/>
    <w:rsid w:val="002C20F7"/>
    <w:rsid w:val="002C7F03"/>
    <w:rsid w:val="002D0994"/>
    <w:rsid w:val="002D224C"/>
    <w:rsid w:val="002D5B6F"/>
    <w:rsid w:val="002D617F"/>
    <w:rsid w:val="002E13E4"/>
    <w:rsid w:val="002E4A40"/>
    <w:rsid w:val="002E558F"/>
    <w:rsid w:val="002E7DAD"/>
    <w:rsid w:val="002F02FB"/>
    <w:rsid w:val="002F5DC7"/>
    <w:rsid w:val="00314C04"/>
    <w:rsid w:val="0031744C"/>
    <w:rsid w:val="00327A60"/>
    <w:rsid w:val="00330EB8"/>
    <w:rsid w:val="003314D9"/>
    <w:rsid w:val="00332A9B"/>
    <w:rsid w:val="00332EF0"/>
    <w:rsid w:val="00334757"/>
    <w:rsid w:val="00335C07"/>
    <w:rsid w:val="00345C1B"/>
    <w:rsid w:val="0035177D"/>
    <w:rsid w:val="0035249F"/>
    <w:rsid w:val="003526C3"/>
    <w:rsid w:val="00354CB3"/>
    <w:rsid w:val="00361BE8"/>
    <w:rsid w:val="00366583"/>
    <w:rsid w:val="00371341"/>
    <w:rsid w:val="00393AD5"/>
    <w:rsid w:val="003970AB"/>
    <w:rsid w:val="003A0B99"/>
    <w:rsid w:val="003B4033"/>
    <w:rsid w:val="003B6E68"/>
    <w:rsid w:val="003C4E3D"/>
    <w:rsid w:val="003D40B4"/>
    <w:rsid w:val="003E6A47"/>
    <w:rsid w:val="003F5437"/>
    <w:rsid w:val="004008B6"/>
    <w:rsid w:val="004071C7"/>
    <w:rsid w:val="004110CD"/>
    <w:rsid w:val="00416F26"/>
    <w:rsid w:val="00421ADD"/>
    <w:rsid w:val="004345DE"/>
    <w:rsid w:val="00436835"/>
    <w:rsid w:val="00440018"/>
    <w:rsid w:val="00452EFC"/>
    <w:rsid w:val="0045403F"/>
    <w:rsid w:val="004547B0"/>
    <w:rsid w:val="00454824"/>
    <w:rsid w:val="00457706"/>
    <w:rsid w:val="00461EBD"/>
    <w:rsid w:val="00467FE8"/>
    <w:rsid w:val="0047167D"/>
    <w:rsid w:val="004762CB"/>
    <w:rsid w:val="004769F3"/>
    <w:rsid w:val="0049289E"/>
    <w:rsid w:val="004A10C5"/>
    <w:rsid w:val="004A4188"/>
    <w:rsid w:val="004A6C2C"/>
    <w:rsid w:val="004C2A9A"/>
    <w:rsid w:val="004C3DCB"/>
    <w:rsid w:val="004C65E9"/>
    <w:rsid w:val="004C745B"/>
    <w:rsid w:val="004D2B02"/>
    <w:rsid w:val="004D3216"/>
    <w:rsid w:val="004D5734"/>
    <w:rsid w:val="004D6307"/>
    <w:rsid w:val="004D6644"/>
    <w:rsid w:val="004D7C43"/>
    <w:rsid w:val="004E5FF1"/>
    <w:rsid w:val="004E60DD"/>
    <w:rsid w:val="004E734E"/>
    <w:rsid w:val="004F088E"/>
    <w:rsid w:val="004F38C5"/>
    <w:rsid w:val="004F48BB"/>
    <w:rsid w:val="00501911"/>
    <w:rsid w:val="0050232C"/>
    <w:rsid w:val="005048E3"/>
    <w:rsid w:val="005107CB"/>
    <w:rsid w:val="00517F2E"/>
    <w:rsid w:val="00527584"/>
    <w:rsid w:val="00530CE9"/>
    <w:rsid w:val="005316E8"/>
    <w:rsid w:val="00535744"/>
    <w:rsid w:val="00540994"/>
    <w:rsid w:val="00540F38"/>
    <w:rsid w:val="00542E87"/>
    <w:rsid w:val="005440CD"/>
    <w:rsid w:val="00546361"/>
    <w:rsid w:val="0054696C"/>
    <w:rsid w:val="00552C16"/>
    <w:rsid w:val="0055365D"/>
    <w:rsid w:val="00555688"/>
    <w:rsid w:val="00555BB6"/>
    <w:rsid w:val="0055783E"/>
    <w:rsid w:val="00563548"/>
    <w:rsid w:val="0056376F"/>
    <w:rsid w:val="00566B5B"/>
    <w:rsid w:val="00571802"/>
    <w:rsid w:val="005724E6"/>
    <w:rsid w:val="0057549F"/>
    <w:rsid w:val="00580201"/>
    <w:rsid w:val="0058145D"/>
    <w:rsid w:val="005857DE"/>
    <w:rsid w:val="00590F6D"/>
    <w:rsid w:val="005A29B7"/>
    <w:rsid w:val="005A67EF"/>
    <w:rsid w:val="005A6D84"/>
    <w:rsid w:val="005A7073"/>
    <w:rsid w:val="005B7AE1"/>
    <w:rsid w:val="005B7CC4"/>
    <w:rsid w:val="005C0165"/>
    <w:rsid w:val="005C0949"/>
    <w:rsid w:val="005C0BC3"/>
    <w:rsid w:val="005D75D5"/>
    <w:rsid w:val="005E2869"/>
    <w:rsid w:val="005E33CE"/>
    <w:rsid w:val="005E3646"/>
    <w:rsid w:val="005E3D1A"/>
    <w:rsid w:val="005E4201"/>
    <w:rsid w:val="005E527D"/>
    <w:rsid w:val="005E6A0C"/>
    <w:rsid w:val="005E76A6"/>
    <w:rsid w:val="00600D38"/>
    <w:rsid w:val="006059E0"/>
    <w:rsid w:val="006127B8"/>
    <w:rsid w:val="0061327D"/>
    <w:rsid w:val="006216FA"/>
    <w:rsid w:val="006220E1"/>
    <w:rsid w:val="0063075A"/>
    <w:rsid w:val="00631023"/>
    <w:rsid w:val="0063355D"/>
    <w:rsid w:val="00636F80"/>
    <w:rsid w:val="006372C9"/>
    <w:rsid w:val="006401FC"/>
    <w:rsid w:val="006447B8"/>
    <w:rsid w:val="00646085"/>
    <w:rsid w:val="006513CE"/>
    <w:rsid w:val="00653DD4"/>
    <w:rsid w:val="00656565"/>
    <w:rsid w:val="00664CFA"/>
    <w:rsid w:val="00674833"/>
    <w:rsid w:val="00677E6A"/>
    <w:rsid w:val="00680926"/>
    <w:rsid w:val="00691CD2"/>
    <w:rsid w:val="006A23EF"/>
    <w:rsid w:val="006B01E9"/>
    <w:rsid w:val="006C26EC"/>
    <w:rsid w:val="006D3E5E"/>
    <w:rsid w:val="006D540B"/>
    <w:rsid w:val="006D67D1"/>
    <w:rsid w:val="006E046D"/>
    <w:rsid w:val="006E04B5"/>
    <w:rsid w:val="006E3D74"/>
    <w:rsid w:val="006E5A1C"/>
    <w:rsid w:val="006E5E3A"/>
    <w:rsid w:val="006E782E"/>
    <w:rsid w:val="006F0D89"/>
    <w:rsid w:val="006F3D6A"/>
    <w:rsid w:val="00705376"/>
    <w:rsid w:val="007122BA"/>
    <w:rsid w:val="007144C2"/>
    <w:rsid w:val="007146ED"/>
    <w:rsid w:val="00720DF9"/>
    <w:rsid w:val="00721033"/>
    <w:rsid w:val="00721EF0"/>
    <w:rsid w:val="00723F7C"/>
    <w:rsid w:val="0072698B"/>
    <w:rsid w:val="00726BAF"/>
    <w:rsid w:val="00737BD3"/>
    <w:rsid w:val="00741DE4"/>
    <w:rsid w:val="00745FDC"/>
    <w:rsid w:val="00751EEC"/>
    <w:rsid w:val="00753BE9"/>
    <w:rsid w:val="00765DE6"/>
    <w:rsid w:val="00767949"/>
    <w:rsid w:val="00771522"/>
    <w:rsid w:val="00771A15"/>
    <w:rsid w:val="0077670F"/>
    <w:rsid w:val="00777574"/>
    <w:rsid w:val="00777CC2"/>
    <w:rsid w:val="0078022C"/>
    <w:rsid w:val="007837D9"/>
    <w:rsid w:val="00791415"/>
    <w:rsid w:val="00792CA1"/>
    <w:rsid w:val="00796B74"/>
    <w:rsid w:val="007A2603"/>
    <w:rsid w:val="007B165A"/>
    <w:rsid w:val="007C0354"/>
    <w:rsid w:val="007D54B4"/>
    <w:rsid w:val="007E422F"/>
    <w:rsid w:val="007E4AAF"/>
    <w:rsid w:val="007E660D"/>
    <w:rsid w:val="007F09CB"/>
    <w:rsid w:val="007F39CA"/>
    <w:rsid w:val="007F50BC"/>
    <w:rsid w:val="00800C50"/>
    <w:rsid w:val="00803C4D"/>
    <w:rsid w:val="00807EF3"/>
    <w:rsid w:val="00810154"/>
    <w:rsid w:val="00811DB4"/>
    <w:rsid w:val="008127E0"/>
    <w:rsid w:val="00820DED"/>
    <w:rsid w:val="00822C04"/>
    <w:rsid w:val="0082388A"/>
    <w:rsid w:val="0083273E"/>
    <w:rsid w:val="00835B4E"/>
    <w:rsid w:val="00840CA4"/>
    <w:rsid w:val="0084171A"/>
    <w:rsid w:val="00854AFD"/>
    <w:rsid w:val="00867639"/>
    <w:rsid w:val="00872CE9"/>
    <w:rsid w:val="008748FC"/>
    <w:rsid w:val="008823CA"/>
    <w:rsid w:val="008847A6"/>
    <w:rsid w:val="00885581"/>
    <w:rsid w:val="00887F2B"/>
    <w:rsid w:val="00892134"/>
    <w:rsid w:val="00892F26"/>
    <w:rsid w:val="008A0851"/>
    <w:rsid w:val="008A2252"/>
    <w:rsid w:val="008B0163"/>
    <w:rsid w:val="008B0A87"/>
    <w:rsid w:val="008B12B9"/>
    <w:rsid w:val="008C645A"/>
    <w:rsid w:val="008D1170"/>
    <w:rsid w:val="008D142C"/>
    <w:rsid w:val="008D1509"/>
    <w:rsid w:val="008D1EBD"/>
    <w:rsid w:val="008E31B0"/>
    <w:rsid w:val="008E4FE2"/>
    <w:rsid w:val="008E79B9"/>
    <w:rsid w:val="008F13A6"/>
    <w:rsid w:val="00905AA0"/>
    <w:rsid w:val="00906A76"/>
    <w:rsid w:val="00924941"/>
    <w:rsid w:val="00934C68"/>
    <w:rsid w:val="00941FED"/>
    <w:rsid w:val="00947FFE"/>
    <w:rsid w:val="0095080E"/>
    <w:rsid w:val="00950996"/>
    <w:rsid w:val="0095463A"/>
    <w:rsid w:val="0095516B"/>
    <w:rsid w:val="0096676F"/>
    <w:rsid w:val="009759CE"/>
    <w:rsid w:val="00986C89"/>
    <w:rsid w:val="00987732"/>
    <w:rsid w:val="00993550"/>
    <w:rsid w:val="00994EA2"/>
    <w:rsid w:val="009B140E"/>
    <w:rsid w:val="009B75FF"/>
    <w:rsid w:val="009C2E2A"/>
    <w:rsid w:val="009C6806"/>
    <w:rsid w:val="009D4C71"/>
    <w:rsid w:val="009D4EFD"/>
    <w:rsid w:val="009D57B3"/>
    <w:rsid w:val="009E2E75"/>
    <w:rsid w:val="009E3034"/>
    <w:rsid w:val="009E6ADB"/>
    <w:rsid w:val="009E6BC9"/>
    <w:rsid w:val="009E7989"/>
    <w:rsid w:val="009F0B19"/>
    <w:rsid w:val="009F1D54"/>
    <w:rsid w:val="009F6490"/>
    <w:rsid w:val="009F75A8"/>
    <w:rsid w:val="00A0668A"/>
    <w:rsid w:val="00A06BB4"/>
    <w:rsid w:val="00A17146"/>
    <w:rsid w:val="00A25B93"/>
    <w:rsid w:val="00A277BD"/>
    <w:rsid w:val="00A35E38"/>
    <w:rsid w:val="00A376CE"/>
    <w:rsid w:val="00A43E28"/>
    <w:rsid w:val="00A44E84"/>
    <w:rsid w:val="00A45DD9"/>
    <w:rsid w:val="00A47DB5"/>
    <w:rsid w:val="00A54493"/>
    <w:rsid w:val="00A606CD"/>
    <w:rsid w:val="00A6354D"/>
    <w:rsid w:val="00A64B85"/>
    <w:rsid w:val="00A6744C"/>
    <w:rsid w:val="00A71431"/>
    <w:rsid w:val="00A816A7"/>
    <w:rsid w:val="00A93E8D"/>
    <w:rsid w:val="00A94080"/>
    <w:rsid w:val="00A94FFF"/>
    <w:rsid w:val="00A95082"/>
    <w:rsid w:val="00A97CDC"/>
    <w:rsid w:val="00AA36DA"/>
    <w:rsid w:val="00AA6886"/>
    <w:rsid w:val="00AB019D"/>
    <w:rsid w:val="00AB043F"/>
    <w:rsid w:val="00AB2391"/>
    <w:rsid w:val="00AC06C5"/>
    <w:rsid w:val="00AD0762"/>
    <w:rsid w:val="00AD0A28"/>
    <w:rsid w:val="00AD51F2"/>
    <w:rsid w:val="00AD6C35"/>
    <w:rsid w:val="00AE084C"/>
    <w:rsid w:val="00AE42A6"/>
    <w:rsid w:val="00AE43B9"/>
    <w:rsid w:val="00AE6426"/>
    <w:rsid w:val="00AF075B"/>
    <w:rsid w:val="00AF10CC"/>
    <w:rsid w:val="00AF3E32"/>
    <w:rsid w:val="00AF7AC6"/>
    <w:rsid w:val="00B02A5A"/>
    <w:rsid w:val="00B04E37"/>
    <w:rsid w:val="00B057A8"/>
    <w:rsid w:val="00B10772"/>
    <w:rsid w:val="00B21BFD"/>
    <w:rsid w:val="00B24C7A"/>
    <w:rsid w:val="00B27451"/>
    <w:rsid w:val="00B309B0"/>
    <w:rsid w:val="00B37871"/>
    <w:rsid w:val="00B402F9"/>
    <w:rsid w:val="00B414FC"/>
    <w:rsid w:val="00B4173D"/>
    <w:rsid w:val="00B61475"/>
    <w:rsid w:val="00B62DAE"/>
    <w:rsid w:val="00B65D65"/>
    <w:rsid w:val="00B737FC"/>
    <w:rsid w:val="00B77E57"/>
    <w:rsid w:val="00B80AEF"/>
    <w:rsid w:val="00B87443"/>
    <w:rsid w:val="00B91425"/>
    <w:rsid w:val="00BA0B69"/>
    <w:rsid w:val="00BA2608"/>
    <w:rsid w:val="00BA2670"/>
    <w:rsid w:val="00BA68B5"/>
    <w:rsid w:val="00BB033B"/>
    <w:rsid w:val="00BB1FDB"/>
    <w:rsid w:val="00BB30CA"/>
    <w:rsid w:val="00BC1FD8"/>
    <w:rsid w:val="00BC4963"/>
    <w:rsid w:val="00BC6352"/>
    <w:rsid w:val="00BD70E9"/>
    <w:rsid w:val="00BD7A74"/>
    <w:rsid w:val="00BE2B51"/>
    <w:rsid w:val="00BE467D"/>
    <w:rsid w:val="00BF0661"/>
    <w:rsid w:val="00BF24A7"/>
    <w:rsid w:val="00BF38AA"/>
    <w:rsid w:val="00BF496D"/>
    <w:rsid w:val="00BF5201"/>
    <w:rsid w:val="00BF7D4B"/>
    <w:rsid w:val="00C0070A"/>
    <w:rsid w:val="00C01C30"/>
    <w:rsid w:val="00C03218"/>
    <w:rsid w:val="00C0559A"/>
    <w:rsid w:val="00C05873"/>
    <w:rsid w:val="00C10C60"/>
    <w:rsid w:val="00C16A6C"/>
    <w:rsid w:val="00C245B8"/>
    <w:rsid w:val="00C24D76"/>
    <w:rsid w:val="00C3003D"/>
    <w:rsid w:val="00C34E1E"/>
    <w:rsid w:val="00C3557D"/>
    <w:rsid w:val="00C35BD3"/>
    <w:rsid w:val="00C36895"/>
    <w:rsid w:val="00C374A7"/>
    <w:rsid w:val="00C4306B"/>
    <w:rsid w:val="00C476A2"/>
    <w:rsid w:val="00C476DB"/>
    <w:rsid w:val="00C525C8"/>
    <w:rsid w:val="00C56747"/>
    <w:rsid w:val="00C56D86"/>
    <w:rsid w:val="00C61B41"/>
    <w:rsid w:val="00C649FC"/>
    <w:rsid w:val="00C66560"/>
    <w:rsid w:val="00C727E7"/>
    <w:rsid w:val="00C7282F"/>
    <w:rsid w:val="00C84E09"/>
    <w:rsid w:val="00C8696B"/>
    <w:rsid w:val="00C955DA"/>
    <w:rsid w:val="00C96605"/>
    <w:rsid w:val="00C96AED"/>
    <w:rsid w:val="00C9719A"/>
    <w:rsid w:val="00CA5DDB"/>
    <w:rsid w:val="00CA61CC"/>
    <w:rsid w:val="00CB57E0"/>
    <w:rsid w:val="00CB7B9F"/>
    <w:rsid w:val="00CC0FDC"/>
    <w:rsid w:val="00CC7F83"/>
    <w:rsid w:val="00CD4619"/>
    <w:rsid w:val="00CE56FB"/>
    <w:rsid w:val="00CE5986"/>
    <w:rsid w:val="00CE78A9"/>
    <w:rsid w:val="00CF274C"/>
    <w:rsid w:val="00CF565B"/>
    <w:rsid w:val="00D01E9F"/>
    <w:rsid w:val="00D034B8"/>
    <w:rsid w:val="00D0376F"/>
    <w:rsid w:val="00D0417B"/>
    <w:rsid w:val="00D056A1"/>
    <w:rsid w:val="00D0609A"/>
    <w:rsid w:val="00D06A76"/>
    <w:rsid w:val="00D134DF"/>
    <w:rsid w:val="00D17460"/>
    <w:rsid w:val="00D17569"/>
    <w:rsid w:val="00D22D61"/>
    <w:rsid w:val="00D25CE1"/>
    <w:rsid w:val="00D264A8"/>
    <w:rsid w:val="00D316A9"/>
    <w:rsid w:val="00D3286D"/>
    <w:rsid w:val="00D3621A"/>
    <w:rsid w:val="00D36FD6"/>
    <w:rsid w:val="00D42F54"/>
    <w:rsid w:val="00D4563A"/>
    <w:rsid w:val="00D47908"/>
    <w:rsid w:val="00D510A9"/>
    <w:rsid w:val="00D64915"/>
    <w:rsid w:val="00D87CF6"/>
    <w:rsid w:val="00D9156C"/>
    <w:rsid w:val="00D94E8D"/>
    <w:rsid w:val="00D95B18"/>
    <w:rsid w:val="00D95C41"/>
    <w:rsid w:val="00DA26E1"/>
    <w:rsid w:val="00DA7EDA"/>
    <w:rsid w:val="00DB5658"/>
    <w:rsid w:val="00DC4256"/>
    <w:rsid w:val="00DC4A9C"/>
    <w:rsid w:val="00DC5492"/>
    <w:rsid w:val="00DC6292"/>
    <w:rsid w:val="00DD76DB"/>
    <w:rsid w:val="00DE2F6E"/>
    <w:rsid w:val="00DE3FEC"/>
    <w:rsid w:val="00DE40B6"/>
    <w:rsid w:val="00DF2042"/>
    <w:rsid w:val="00DF6BCD"/>
    <w:rsid w:val="00DF7A5F"/>
    <w:rsid w:val="00E01F1D"/>
    <w:rsid w:val="00E04EA2"/>
    <w:rsid w:val="00E05048"/>
    <w:rsid w:val="00E05158"/>
    <w:rsid w:val="00E052DB"/>
    <w:rsid w:val="00E216A5"/>
    <w:rsid w:val="00E253A0"/>
    <w:rsid w:val="00E35A58"/>
    <w:rsid w:val="00E35F65"/>
    <w:rsid w:val="00E40756"/>
    <w:rsid w:val="00E42C2C"/>
    <w:rsid w:val="00E441B8"/>
    <w:rsid w:val="00E62674"/>
    <w:rsid w:val="00E82CFA"/>
    <w:rsid w:val="00E82F11"/>
    <w:rsid w:val="00E959DA"/>
    <w:rsid w:val="00E967FF"/>
    <w:rsid w:val="00E97A4A"/>
    <w:rsid w:val="00EA1AC8"/>
    <w:rsid w:val="00EA569C"/>
    <w:rsid w:val="00EB0D71"/>
    <w:rsid w:val="00EB3537"/>
    <w:rsid w:val="00EB6F62"/>
    <w:rsid w:val="00EB743D"/>
    <w:rsid w:val="00EC0C49"/>
    <w:rsid w:val="00EC0D0B"/>
    <w:rsid w:val="00EC6807"/>
    <w:rsid w:val="00EC7461"/>
    <w:rsid w:val="00ED2849"/>
    <w:rsid w:val="00ED28FA"/>
    <w:rsid w:val="00ED6747"/>
    <w:rsid w:val="00ED744C"/>
    <w:rsid w:val="00EE0414"/>
    <w:rsid w:val="00EE6F97"/>
    <w:rsid w:val="00EF6595"/>
    <w:rsid w:val="00EF67D0"/>
    <w:rsid w:val="00EF6C6F"/>
    <w:rsid w:val="00F02BE5"/>
    <w:rsid w:val="00F02F29"/>
    <w:rsid w:val="00F030DD"/>
    <w:rsid w:val="00F04531"/>
    <w:rsid w:val="00F07DB7"/>
    <w:rsid w:val="00F21593"/>
    <w:rsid w:val="00F22455"/>
    <w:rsid w:val="00F23B53"/>
    <w:rsid w:val="00F343B6"/>
    <w:rsid w:val="00F356CC"/>
    <w:rsid w:val="00F406DA"/>
    <w:rsid w:val="00F53DEA"/>
    <w:rsid w:val="00F61A3A"/>
    <w:rsid w:val="00F62EF5"/>
    <w:rsid w:val="00F63CB9"/>
    <w:rsid w:val="00F72E0D"/>
    <w:rsid w:val="00F764D7"/>
    <w:rsid w:val="00F823C5"/>
    <w:rsid w:val="00F835AF"/>
    <w:rsid w:val="00F83C2C"/>
    <w:rsid w:val="00F843CE"/>
    <w:rsid w:val="00F9371E"/>
    <w:rsid w:val="00F95051"/>
    <w:rsid w:val="00FA08B2"/>
    <w:rsid w:val="00FA4542"/>
    <w:rsid w:val="00FA4E8F"/>
    <w:rsid w:val="00FB1BC3"/>
    <w:rsid w:val="00FB4FAD"/>
    <w:rsid w:val="00FB69FF"/>
    <w:rsid w:val="00FB6ED8"/>
    <w:rsid w:val="00FD145C"/>
    <w:rsid w:val="00FD4B51"/>
    <w:rsid w:val="00FD73A4"/>
    <w:rsid w:val="00FD7FD0"/>
    <w:rsid w:val="00FE55F9"/>
    <w:rsid w:val="00FE6473"/>
    <w:rsid w:val="00FF01AD"/>
    <w:rsid w:val="00FF1026"/>
    <w:rsid w:val="00FF48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6695813F"/>
  <w15:docId w15:val="{23579F88-D26D-4EFC-AF10-A89C9CC37E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4794"/>
    <w:rPr>
      <w:rFonts w:ascii="Bremen Bd BT" w:hAnsi="Bremen Bd BT"/>
      <w:color w:val="003366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lackres1">
    <w:name w:val="blackres1"/>
    <w:basedOn w:val="DefaultParagraphFont"/>
    <w:rsid w:val="003F4794"/>
    <w:rPr>
      <w:rFonts w:ascii="Arial" w:hAnsi="Arial" w:cs="Arial" w:hint="default"/>
      <w:color w:val="000000"/>
      <w:sz w:val="20"/>
      <w:szCs w:val="20"/>
    </w:rPr>
  </w:style>
  <w:style w:type="character" w:styleId="PageNumber">
    <w:name w:val="page number"/>
    <w:basedOn w:val="DefaultParagraphFont"/>
    <w:rsid w:val="003F4794"/>
  </w:style>
  <w:style w:type="paragraph" w:styleId="Footer">
    <w:name w:val="footer"/>
    <w:basedOn w:val="Normal"/>
    <w:semiHidden/>
    <w:rsid w:val="003F4794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link w:val="HeaderChar"/>
    <w:uiPriority w:val="99"/>
    <w:rsid w:val="001B065D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4173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173D"/>
    <w:rPr>
      <w:rFonts w:ascii="Tahoma" w:hAnsi="Tahoma" w:cs="Tahoma"/>
      <w:color w:val="003366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F50BC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07442D"/>
    <w:rPr>
      <w:rFonts w:ascii="Bremen Bd BT" w:hAnsi="Bremen Bd BT"/>
      <w:color w:val="003366"/>
      <w:sz w:val="24"/>
      <w:szCs w:val="24"/>
    </w:rPr>
  </w:style>
  <w:style w:type="character" w:customStyle="1" w:styleId="fontstyle01">
    <w:name w:val="fontstyle01"/>
    <w:basedOn w:val="DefaultParagraphFont"/>
    <w:rsid w:val="009E7989"/>
    <w:rPr>
      <w:rFonts w:ascii="Calibri" w:hAnsi="Calibri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983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6078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352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690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550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73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93419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90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402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8017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806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0818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4981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445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477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49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1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7684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954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72314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70264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963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79513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554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21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5557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352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23793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56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0479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442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78563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7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1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5064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8</TotalTime>
  <Pages>8</Pages>
  <Words>1935</Words>
  <Characters>13676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ovember 2010</vt:lpstr>
    </vt:vector>
  </TitlesOfParts>
  <Company>Northeastern University</Company>
  <LinksUpToDate>false</LinksUpToDate>
  <CharactersWithSpaces>155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vember 2010</dc:title>
  <dc:creator>Diana Summers User</dc:creator>
  <cp:lastModifiedBy>Dr. Dolliver</cp:lastModifiedBy>
  <cp:revision>113</cp:revision>
  <cp:lastPrinted>2014-07-01T20:56:00Z</cp:lastPrinted>
  <dcterms:created xsi:type="dcterms:W3CDTF">2018-03-14T20:11:00Z</dcterms:created>
  <dcterms:modified xsi:type="dcterms:W3CDTF">2018-09-29T15:05:00Z</dcterms:modified>
</cp:coreProperties>
</file>